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FA6BDFB" w14:textId="261DD1DF" w:rsidR="00A36B4C" w:rsidRDefault="001C4BC3" w:rsidP="00D10A51">
      <w:pPr>
        <w:pStyle w:val="Heading2"/>
      </w:pPr>
      <w:r w:rsidRPr="001C4BC3">
        <w:t>Introduction</w:t>
      </w:r>
    </w:p>
    <w:p w14:paraId="61091F31" w14:textId="35FE8A12" w:rsidR="00941974" w:rsidRDefault="00941974" w:rsidP="00941974"/>
    <w:p w14:paraId="0103A444" w14:textId="73C33FDB" w:rsidR="00941974" w:rsidRDefault="00941974" w:rsidP="00941974">
      <w:r>
        <w:t>**Introduction about Thioesterases and their importance**.</w:t>
      </w:r>
    </w:p>
    <w:p w14:paraId="2475A5DA" w14:textId="5068683F" w:rsidR="00941974" w:rsidRDefault="00941974" w:rsidP="00941974"/>
    <w:p w14:paraId="507420BD" w14:textId="17B782A1" w:rsidR="00941974" w:rsidRPr="00941974" w:rsidRDefault="00941974" w:rsidP="00941974">
      <w:r>
        <w:t xml:space="preserve">**Connection </w:t>
      </w:r>
      <w:r w:rsidR="00C62508">
        <w:t>between</w:t>
      </w:r>
      <w:r>
        <w:t xml:space="preserve"> your Introduction with mine: experimental methods are expensive; ML or other computational methods can be cost-effective. **</w:t>
      </w:r>
    </w:p>
    <w:p w14:paraId="0DC9136A" w14:textId="67E833D4" w:rsidR="001C4BC3" w:rsidRDefault="001C4BC3" w:rsidP="00D10A51"/>
    <w:p w14:paraId="59106E30" w14:textId="77777777" w:rsidR="00980E50" w:rsidRDefault="00400456" w:rsidP="00D10A51">
      <w:r w:rsidRPr="00D10A51">
        <w:t>Machine Learning has been extensively used to classify proteins into different functional c</w:t>
      </w:r>
      <w:r w:rsidR="00BE0320">
        <w:t>lasses</w:t>
      </w:r>
      <w:r w:rsidRPr="00D10A51">
        <w:t xml:space="preserve"> based on their primary sequence</w:t>
      </w:r>
      <w:r w:rsidR="00BE0320">
        <w:t xml:space="preserve"> information</w:t>
      </w:r>
      <w:r w:rsidRPr="00D10A51">
        <w:t>.</w:t>
      </w:r>
      <w:r w:rsidR="00D10A51" w:rsidRPr="00D10A51">
        <w:t xml:space="preserve"> A variety of approaches to solve the protein classification problem have been proposed, which broadly fall under two categories, generative and discriminative. The </w:t>
      </w:r>
      <w:r w:rsidR="00D10A51">
        <w:t xml:space="preserve">generative approach builds a model of the feature distribution for each protein category and assigns a </w:t>
      </w:r>
      <w:r w:rsidR="001F537B">
        <w:t>particular c</w:t>
      </w:r>
      <w:r w:rsidR="00724D9D">
        <w:t>lass</w:t>
      </w:r>
      <w:r w:rsidR="001F537B">
        <w:t xml:space="preserve"> to a</w:t>
      </w:r>
      <w:r w:rsidR="001F537B">
        <w:t xml:space="preserve"> </w:t>
      </w:r>
      <w:r w:rsidR="0099752A">
        <w:t xml:space="preserve">candidate </w:t>
      </w:r>
      <w:r w:rsidR="00D10A51">
        <w:t>protein</w:t>
      </w:r>
      <w:r w:rsidR="0099752A">
        <w:t xml:space="preserve"> sequence by evaluating how well the sequence fits the model. </w:t>
      </w:r>
      <w:r w:rsidR="00524699">
        <w:t>Method</w:t>
      </w:r>
      <w:r w:rsidR="00BE0320">
        <w:t xml:space="preserve">s that fall under the generative category are based on sequence similarity comparison using local alignment similarity scores </w:t>
      </w:r>
      <w:r w:rsidR="00202F7A">
        <w:fldChar w:fldCharType="begin" w:fldLock="1"/>
      </w:r>
      <w:r w:rsidR="00202F7A">
        <w:instrText>ADDIN CSL_CITATION {"citationItems":[{"id":"ITEM-1","itemData":{"DOI":"10.1016/S0022-2836(05)80360-2","ISSN":"00222836","PMID":"2231712","abstract":"A new approach to rapid sequence comparison, basic local alignment search tool (BLAST), directly approximates alignments that optimize a measure of local similarity, the maximal segment pair (MSP) score. Recent mathematical results on the stochastic properties of MSP scores allow an analysis of the performance of this method as well as the statistical significance of alignments it generates. The basic algorithm is simple and robust; it can be implemented in a number of ways and applied in a variety of contexts including straight-forward DNA and protein sequence database searches, motif searches, gene identification searches, and in the analysis of multiple regions of similarity in long DNA sequences. In addition to its flexibility and tractability to mathematical analysis, BLAST is an order of magnitude faster than existing sequence comparison tools of comparable sensitivity. © 1990, Academic Press Limited. All rights reserved.","author":[{"dropping-particle":"","family":"Altschul","given":"Stephen F.","non-dropping-particle":"","parse-names":false,"suffix":""},{"dropping-particle":"","family":"Gish","given":"Warren","non-dropping-particle":"","parse-names":false,"suffix":""},{"dropping-particle":"","family":"Miller","given":"Webb","non-dropping-particle":"","parse-names":false,"suffix":""},{"dropping-particle":"","family":"Myers","given":"Eugene W.","non-dropping-particle":"","parse-names":false,"suffix":""},{"dropping-particle":"","family":"Lipman","given":"David J.","non-dropping-particle":"","parse-names":false,"suffix":""}],"container-title":"Journal of Molecular Biology","id":"ITEM-1","issued":{"date-parts":[["1990"]]},"title":"Basic local alignment search tool","type":"article-journal"},"uris":["http://www.mendeley.com/documents/?uuid=57c73239-aefb-4413-80d5-4621395969a0"]},{"id":"ITEM-2","itemData":{"DOI":"10.1093/nar/25.17.3389","ISSN":"03051048","PMID":"9254694","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author":[{"dropping-particle":"","family":"Altschul","given":"Stephen F.","non-dropping-particle":"","parse-names":false,"suffix":""},{"dropping-particle":"","family":"Madden","given":"Thomas L.","non-dropping-particle":"","parse-names":false,"suffix":""},{"dropping-particle":"","family":"Schäffer","given":"Alejandro A.","non-dropping-particle":"","parse-names":false,"suffix":""},{"dropping-particle":"","family":"Zhang","given":"Jinghui","non-dropping-particle":"","parse-names":false,"suffix":""},{"dropping-particle":"","family":"Zhang","given":"Zheng","non-dropping-particle":"","parse-names":false,"suffix":""},{"dropping-particle":"","family":"Miller","given":"Webb","non-dropping-particle":"","parse-names":false,"suffix":""},{"dropping-particle":"","family":"Lipman","given":"David J.","non-dropping-particle":"","parse-names":false,"suffix":""}],"container-title":"Nucleic Acids Research","id":"ITEM-2","issued":{"date-parts":[["1997"]]},"title":"Gapped BLAST and PSI-BLAST: A new generation of protein database search programs","type":"article"},"uris":["http://www.mendeley.com/documents/?uuid=986dd0cd-a9d1-469e-98e4-83cd6e98bea5"]}],"mendeley":{"formattedCitation":"[1], [2]","plainTextFormattedCitation":"[1], [2]","previouslyFormattedCitation":"[1], [2]"},"properties":{"noteIndex":0},"schema":"https://github.com/citation-style-language/schema/raw/master/csl-citation.json"}</w:instrText>
      </w:r>
      <w:r w:rsidR="00202F7A">
        <w:fldChar w:fldCharType="separate"/>
      </w:r>
      <w:r w:rsidR="00202F7A" w:rsidRPr="00202F7A">
        <w:rPr>
          <w:noProof/>
        </w:rPr>
        <w:t>[1], [2]</w:t>
      </w:r>
      <w:r w:rsidR="00202F7A">
        <w:fldChar w:fldCharType="end"/>
      </w:r>
      <w:r w:rsidR="00BE0320">
        <w:t xml:space="preserve">, position specific scoring tables or profiles </w:t>
      </w:r>
      <w:r w:rsidR="00435A1A">
        <w:t>created from a group of previously aligned sequences</w:t>
      </w:r>
      <w:r w:rsidR="00202F7A">
        <w:t xml:space="preserve"> </w:t>
      </w:r>
      <w:r w:rsidR="00202F7A">
        <w:fldChar w:fldCharType="begin" w:fldLock="1"/>
      </w:r>
      <w:r w:rsidR="00202F7A">
        <w:instrText>ADDIN CSL_CITATION {"citationItems":[{"id":"ITEM-1","itemData":{"DOI":"10.1073/pnas.84.13.4355","ISSN":"00278424","PMID":"3474607","abstract":"Profile analysis is a method for detecting distantly related proteins by sequence comparison. The basis for comparison is not only the customary Dayhoff mutational-distance matrix but also the results of structural studies and information implicit in the alignments of the sequences of families of similar proteins. This information is expressed in a position-specific scoring table (profile), which is created from a group of sequences previously aligned by structural or sequence similarity. The similarity of any other sequence (target) to the group of aligned sequences (probe) can be tested by comparing the target to the profile using dynamic programming algorithms. The profile method differs in two major respects from methods of sequence comparison in common use: (i) Any number of known sequences can be used to construct the profile, allowing more information to be used in the testing of the target than is possible with pairwise alignment methods. (ii) The profile includes the penalties for insertion or deletion at each position, which allow one to include the probe secondary structure in the testing scheme. Tests with globin and immunoglobulin sequences show that profile analysis can distinguish all members of these families from all other sequences in a database containing 3800 protein sequences.","author":[{"dropping-particle":"","family":"Gribskov","given":"M.","non-dropping-particle":"","parse-names":false,"suffix":""},{"dropping-particle":"","family":"McLachlan","given":"A. D.","non-dropping-particle":"","parse-names":false,"suffix":""},{"dropping-particle":"","family":"Eisenberg","given":"D.","non-dropping-particle":"","parse-names":false,"suffix":""}],"container-title":"Proceedings of the National Academy of Sciences of the United States of America","id":"ITEM-1","issued":{"date-parts":[["1987"]]},"title":"Profile analysis: detection of distantly related proteins.","type":"article-journal"},"uris":["http://www.mendeley.com/documents/?uuid=bb4b549c-f3b6-4652-95c2-2db798d0c352"]},{"id":"ITEM-2","itemData":{"DOI":"10.1093/nar/20.suppl.2013","ISSN":"03051048","PMID":"1598232","author":[{"dropping-particle":"","family":"Bairoch","given":"A.","non-dropping-particle":"","parse-names":false,"suffix":""}],"container-title":"Nucleic Acids Research","id":"ITEM-2","issued":{"date-parts":[["1992"]]},"title":"PROSITE: A dictionary of sites and patterns in proteins","type":"article"},"uris":["http://www.mendeley.com/documents/?uuid=47ba27ea-27ac-4a3c-842a-c78842ce85a7"]}],"mendeley":{"formattedCitation":"[3], [4]","plainTextFormattedCitation":"[3], [4]","previouslyFormattedCitation":"[3], [4]"},"properties":{"noteIndex":0},"schema":"https://github.com/citation-style-language/schema/raw/master/csl-citation.json"}</w:instrText>
      </w:r>
      <w:r w:rsidR="00202F7A">
        <w:fldChar w:fldCharType="separate"/>
      </w:r>
      <w:r w:rsidR="00202F7A" w:rsidRPr="00202F7A">
        <w:rPr>
          <w:noProof/>
        </w:rPr>
        <w:t>[3], [4]</w:t>
      </w:r>
      <w:r w:rsidR="00202F7A">
        <w:fldChar w:fldCharType="end"/>
      </w:r>
      <w:r w:rsidR="00435A1A">
        <w:t xml:space="preserve">, consensus sequence patterns or motifs </w:t>
      </w:r>
      <w:r w:rsidR="00202F7A">
        <w:fldChar w:fldCharType="begin" w:fldLock="1"/>
      </w:r>
      <w:r w:rsidR="00202F7A">
        <w:instrText>ADDIN CSL_CITATION {"citationItems":[{"id":"ITEM-1","itemData":{"DOI":"10.1093/nar/26.1.304","ISSN":"03051048","PMID":"9399860","abstract":"PRINTS is a database of protein family 'fingerprints' offering a diagnostic resource for newly-determined sequences. By contrast with PROSITE, which uses single consensus expressions to characterise particular families, PRINTS exploits groups of motifs to build characteristic signatures. These signatures offer improved diagnostic reliability by virtue of the mutual context provided by motif neighbours. To date, 800 fingerprints have been constructed and stored in PRINTS. The current version, 17.0, encodes ~4500 motifs, covering a range of globular and membrane proteins, modular polypeptides, and so on. The database is accessible via the UCL Bioinformatics World Wide Web (WWW) Server at http://www.biochem.ucl.ac.uk/bsm/dbbrowser/. We have recently enhanced the usefulness of PRINTS by making available new, intuitive search software. This allows both individual query sequence and bulk data submission, permitting easy analysis of single sequences or complete genomes. Preliminary results indicate that use of the PRINTS system is able to assign additional functions not found by other methods, and hence offers a useful adjunct to current genome analysis protocols.","author":[{"dropping-particle":"","family":"Attwood","given":"T. K.","non-dropping-particle":"","parse-names":false,"suffix":""},{"dropping-particle":"","family":"Beck","given":"M. E.","non-dropping-particle":"","parse-names":false,"suffix":""},{"dropping-particle":"","family":"Flower","given":"D. R.","non-dropping-particle":"","parse-names":false,"suffix":""},{"dropping-particle":"","family":"Scordis","given":"P.","non-dropping-particle":"","parse-names":false,"suffix":""},{"dropping-particle":"","family":"Selley","given":"J. N.","non-dropping-particle":"","parse-names":false,"suffix":""}],"container-title":"Nucleic Acids Research","id":"ITEM-1","issued":{"date-parts":[["1998"]]},"title":"The PRINTS protein fingerprint database in its fifth year","type":"article-journal"},"uris":["http://www.mendeley.com/documents/?uuid=5f31f171-0554-4d33-bb7f-496dee5283f6"]}],"mendeley":{"formattedCitation":"[5]","plainTextFormattedCitation":"[5]","previouslyFormattedCitation":"[5]"},"properties":{"noteIndex":0},"schema":"https://github.com/citation-style-language/schema/raw/master/csl-citation.json"}</w:instrText>
      </w:r>
      <w:r w:rsidR="00202F7A">
        <w:fldChar w:fldCharType="separate"/>
      </w:r>
      <w:r w:rsidR="00202F7A" w:rsidRPr="00202F7A">
        <w:rPr>
          <w:noProof/>
        </w:rPr>
        <w:t>[5]</w:t>
      </w:r>
      <w:r w:rsidR="00202F7A">
        <w:fldChar w:fldCharType="end"/>
      </w:r>
      <w:r w:rsidR="00435A1A">
        <w:t xml:space="preserve"> and </w:t>
      </w:r>
      <w:r w:rsidR="003873B1">
        <w:t>Hidden Markov Models</w:t>
      </w:r>
      <w:r w:rsidR="002F7BE2">
        <w:t xml:space="preserve"> (HMMs)</w:t>
      </w:r>
      <w:r w:rsidR="003873B1">
        <w:t xml:space="preserve"> </w:t>
      </w:r>
      <w:r w:rsidR="00202F7A">
        <w:fldChar w:fldCharType="begin" w:fldLock="1"/>
      </w:r>
      <w:r w:rsidR="00202F7A">
        <w:instrText>ADDIN CSL_CITATION {"citationItems":[{"id":"ITEM-1","itemData":{"DOI":"10.1073/pnas.91.3.1059","ISSN":"00278424","PMID":"8302831","abstract":"Hidden Markov model (HMM) techniques are used to model families of biological sequences. A smooth and convergent algorithm is introduced to iteratively adapt the transition and emission parameters of the models from the examples in a given family. The HMM approach is applied to three protein families: globins, immunoglobulins, and kinases. In all cases, the models derived capture the important statistical characteristics of the family and can be used for a number of tasks, including multiple alignments, motif detection, and classification. For K sequences of average length N, this approach yields an effective multiple-alignment algorithm which requires O(KN2) operations, linear in the number of sequences.","author":[{"dropping-particle":"","family":"Baldi","given":"Pierre","non-dropping-particle":"","parse-names":false,"suffix":""},{"dropping-particle":"","family":"Chauvin","given":"Yves","non-dropping-particle":"","parse-names":false,"suffix":""},{"dropping-particle":"","family":"Hunkapiller","given":"Tim","non-dropping-particle":"","parse-names":false,"suffix":""},{"dropping-particle":"","family":"Mcclure","given":"Marcella A.","non-dropping-particle":"","parse-names":false,"suffix":""}],"container-title":"Proceedings of the National Academy of Sciences of the United States of America","id":"ITEM-1","issued":{"date-parts":[["1994"]]},"title":"Hidden Markov models of biological primary sequence information","type":"article-journal"},"uris":["http://www.mendeley.com/documents/?uuid=da9bee6d-9e5f-4638-88f6-49925f41f33d"]},{"id":"ITEM-2","itemData":{"DOI":"10.1006/jmbi.1994.1104","ISSN":"00222836","PMID":"8107089","abstract":"Hidden Markov Models HMMs) are applied to the problems of statistical modeling, database searching and multiple sequence alignment of protein families and protein domains. These methods are demonstrated on the globin family, the protein kinase catalytic domain, and the EF-hand calcium binding motif. In each case the parameters of an HMM are estimated from a training set of unaligned sequences. After the HMM is built, it is used to obtain a multiple alignment of all the training sequences. It is also used to search the SWISS-PROT 22 database for other sequences that are members of the given protein family, or contain the given domain. The HMM produces multiple alignments of good quality that agree closely with the alignments produced by programs that incorporate three-dimensional structural information. When employed in discrimination tests (by examining how closely the sequences in a database fit the globin, kinase and EF-hand HMMs), the HMM is able to distinguish members of these families from non-members with a high degree of accuracy. Both the HMM and PROFILESEARCH (a technique used to search for relationships between a protein sequence and multiply aligned sequences) perform better in these tests than PROSITE (a dictionary of sites and patterns in proteins). The HMM appears to have a slight advantage over PROFILESEARCH in terms of lower rates of false negatives and false positives, even though the HMM is trained using only unaligned sequences, whereas PROFILESEARCH requires aligned training sequences. Our results suggest the presence of an EF-hand calcium binding motif in a highly conserved and evolutionary preserved putative intracellular region of 155 residues in the α-l subunit of L-type calcium channels which play an important role in excitation-contraction coupling. This region has been suggested to contain the functional domains that are typical or essential for all L-type calcium channels regardless of whether they couple to ryanodine receptors, conduct ions or both. © 1994 Academic Press Limited.","author":[{"dropping-particle":"","family":"Krogh","given":"Anders","non-dropping-particle":"","parse-names":false,"suffix":""},{"dropping-particle":"","family":"Brown","given":"Michael","non-dropping-particle":"","parse-names":false,"suffix":""},{"dropping-particle":"","family":"Mian","given":"I. Saira","non-dropping-particle":"","parse-names":false,"suffix":""},{"dropping-particle":"","family":"Sjölander","given":"Kimmen","non-dropping-particle":"","parse-names":false,"suffix":""},{"dropping-particle":"","family":"Haussler","given":"David","non-dropping-particle":"","parse-names":false,"suffix":""}],"container-title":"Journal of Molecular Biology","id":"ITEM-2","issued":{"date-parts":[["1994"]]},"title":"Hidden Markov Models in computational biology applications to protein modeling","type":"article-journal"},"uris":["http://www.mendeley.com/documents/?uuid=00918378-c46b-4fe1-9694-13f17c61f7aa"]},{"id":"ITEM-3","itemData":{"ISSN":"15530833","PMID":"7584426","abstract":"A simulated annealing method is described for training hidden Markov models and producing multiple sequence alignments from initially unaligned protein or DNA sequences. Simulated annealing in turn uses a dynamic programming algorithm for correctly sampling suboptimal multiple alignments according to their probability and a Boltzmann temperature factor. The quality of simulated annealing alignments is evaluated on structural alignments of ten different protein families, and compared to the performance of other HMM training methods and the ClustalW program. Simulated annealing is better able to find near-global optima in the multiple alignment probability landscape than the other tested HMM training methods. Neither ClustalW nor simulated annealing produce consistently better alignments compared to each other. Examination of the specific cases in which ClustalW outperforms simulated annealing, and vice versa, provides insight into the strengths and weaknesses of current hidden Markov model approaches.","author":[{"dropping-particle":"","family":"Eddy","given":"S. R.","non-dropping-particle":"","parse-names":false,"suffix":""}],"container-title":"Proceedings / ... International Conference on Intelligent Systems for Molecular Biology ; ISMB. International Conference on Intelligent Systems for Molecular Biology","id":"ITEM-3","issued":{"date-parts":[["1995"]]},"title":"Multiple alignment using hidden Markov models.","type":"article-journal"},"uris":["http://www.mendeley.com/documents/?uuid=ad5c4dc3-5fa1-4570-a265-7f93fe2bcb45"]}],"mendeley":{"formattedCitation":"[6]–[8]","plainTextFormattedCitation":"[6]–[8]","previouslyFormattedCitation":"[6]–[8]"},"properties":{"noteIndex":0},"schema":"https://github.com/citation-style-language/schema/raw/master/csl-citation.json"}</w:instrText>
      </w:r>
      <w:r w:rsidR="00202F7A">
        <w:fldChar w:fldCharType="separate"/>
      </w:r>
      <w:r w:rsidR="00202F7A" w:rsidRPr="00202F7A">
        <w:rPr>
          <w:noProof/>
        </w:rPr>
        <w:t>[6]–[8]</w:t>
      </w:r>
      <w:r w:rsidR="00202F7A">
        <w:fldChar w:fldCharType="end"/>
      </w:r>
      <w:r w:rsidR="003873B1">
        <w:t>.</w:t>
      </w:r>
      <w:r w:rsidR="002F7BE2">
        <w:t xml:space="preserve"> However, generative approaches are either highly dependent on the database used to search for sequence similarity</w:t>
      </w:r>
      <w:r w:rsidR="00B524CF">
        <w:t xml:space="preserve"> (</w:t>
      </w:r>
      <w:r w:rsidR="002F7BE2">
        <w:t>local alignment and profile based similarity search</w:t>
      </w:r>
      <w:r w:rsidR="00B524CF">
        <w:t>)</w:t>
      </w:r>
      <w:r w:rsidR="002759C7">
        <w:t xml:space="preserve"> </w:t>
      </w:r>
      <w:r w:rsidR="00202F7A">
        <w:fldChar w:fldCharType="begin" w:fldLock="1"/>
      </w:r>
      <w:r w:rsidR="00202F7A">
        <w:instrText>ADDIN CSL_CITATION {"citationItems":[{"id":"ITEM-1","itemData":{"DOI":"10.1007/978-1-60761-977-2_3","ISSN":"19406029","PMID":"21082426","abstract":"Improvements in nucleotide sequencing technology have resulted in an ever increasing number of nucleotide and protein sequences being deposited in databases. Unfortunately, the ability to manually classify and annotate these sequences cannot keep pace with their rapid generation, resulting in an increased bias toward unannotated sequence. Automatic annotation tools can help redress the balance. There are a number of different groups working to produce protein signatures that describe protein families, functional domains or conserved sites within related groups of proteins. Protein signature databases include CATH-Gene3D, HAMAP, PANTHER, Pfam, PIRSF, PRINTS, ProDom, PROSITE, SMART, SUPERFAMILY, and TIGRFAMs. Their approaches range from characterising small conserved motifs that can identify members of a family or subfamily, to the use of hidden Markov models that describe the conservation of residues over entire domains or whole proteins. To increase their value as protein classification tools, protein signatures from these 11 databases have been combined into one, powerful annotation tool: the InterPro database (http://www.ebi.ac.uk/interpro/) (Hunter et al., Nucleic Acids Res 37:D211-D215, 2009). InterPro is an open-source protein resource used for the automatic annotation of proteins, and is scalable to the analysis of entire new genomes through the use of a downloadable version of InterProScan, which can be incorporated into an existing local pipeline. InterPro provides structural information from PDB (Kouranov et al., Nucleic Acids Res 34:D302-D305, 2006), its classification in CATH (Cuff et al., Nucleic Acids Res 37:D310-D314, 2009) and SCOP (Andreeva et al., Nucleic Acids Res 36:D419-D425, 2008), as well as homology models from ModBase (Pieper et al., Nucleic Acids Res 37:D347-D354, 2009) and SwissModel (Kiefer et al., Nucleic Acids Res 37:D387-D392, 2009), allowing a direct comparison of the protein signatures with the available structural information. This chapter reviews the signature methods found in the InterPro database, and provides an overview of the InterPro resource itself.","author":[{"dropping-particle":"","family":"McDowall","given":"Jennifer","non-dropping-particle":"","parse-names":false,"suffix":""},{"dropping-particle":"","family":"Hunter","given":"Sarah","non-dropping-particle":"","parse-names":false,"suffix":""}],"container-title":"Methods in molecular biology (Clifton, N.J.)","id":"ITEM-1","issued":{"date-parts":[["2011"]]},"title":"InterPro protein classification.","type":"article-journal"},"uris":["http://www.mendeley.com/documents/?uuid=8c7c970b-1beb-4451-9c45-591deb3e1794"]}],"mendeley":{"formattedCitation":"[9]","plainTextFormattedCitation":"[9]","previouslyFormattedCitation":"[9]"},"properties":{"noteIndex":0},"schema":"https://github.com/citation-style-language/schema/raw/master/csl-citation.json"}</w:instrText>
      </w:r>
      <w:r w:rsidR="00202F7A">
        <w:fldChar w:fldCharType="separate"/>
      </w:r>
      <w:r w:rsidR="00202F7A" w:rsidRPr="00202F7A">
        <w:rPr>
          <w:noProof/>
        </w:rPr>
        <w:t>[9]</w:t>
      </w:r>
      <w:r w:rsidR="00202F7A">
        <w:fldChar w:fldCharType="end"/>
      </w:r>
      <w:r w:rsidR="002F7BE2">
        <w:t xml:space="preserve"> or </w:t>
      </w:r>
      <w:r w:rsidR="000F2EA2">
        <w:t>are</w:t>
      </w:r>
      <w:r w:rsidR="002F7BE2">
        <w:t xml:space="preserve"> computationally expensive </w:t>
      </w:r>
      <w:r w:rsidR="00B524CF">
        <w:t>(</w:t>
      </w:r>
      <w:r w:rsidR="002F7BE2">
        <w:t>HMMs</w:t>
      </w:r>
      <w:r w:rsidR="00B524CF">
        <w:t>)</w:t>
      </w:r>
      <w:r w:rsidR="00202F7A">
        <w:t xml:space="preserve"> </w:t>
      </w:r>
      <w:r w:rsidR="00202F7A">
        <w:fldChar w:fldCharType="begin" w:fldLock="1"/>
      </w:r>
      <w:r w:rsidR="00150470">
        <w:instrText>ADDIN CSL_CITATION {"citationItems":[{"id":"ITEM-1","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1","issued":{"date-parts":[["2012"]]},"title":"A hybrid discriminative/generative approach to protein fold recognition","type":"article-journal"},"uris":["http://www.mendeley.com/documents/?uuid=3c4d16bf-e0d0-480f-a91a-2e6886238b05"]}],"mendeley":{"formattedCitation":"[10]","plainTextFormattedCitation":"[10]","previouslyFormattedCitation":"[10]"},"properties":{"noteIndex":0},"schema":"https://github.com/citation-style-language/schema/raw/master/csl-citation.json"}</w:instrText>
      </w:r>
      <w:r w:rsidR="00202F7A">
        <w:fldChar w:fldCharType="separate"/>
      </w:r>
      <w:r w:rsidR="00202F7A" w:rsidRPr="00202F7A">
        <w:rPr>
          <w:noProof/>
        </w:rPr>
        <w:t>[10]</w:t>
      </w:r>
      <w:r w:rsidR="00202F7A">
        <w:fldChar w:fldCharType="end"/>
      </w:r>
      <w:r w:rsidR="002F7BE2">
        <w:t>.</w:t>
      </w:r>
      <w:r w:rsidR="00B524CF">
        <w:t xml:space="preserve"> </w:t>
      </w:r>
      <w:r w:rsidR="0021781F">
        <w:t xml:space="preserve">The discriminative approach on the other hand focuses on accurately learning the decision boundary between classes. </w:t>
      </w:r>
      <w:r w:rsidR="000E64B6">
        <w:t>Commonly used discriminative approaches rel</w:t>
      </w:r>
      <w:r w:rsidR="0021781F">
        <w:t>y</w:t>
      </w:r>
      <w:r w:rsidR="000E64B6">
        <w:t xml:space="preserve"> on training</w:t>
      </w:r>
      <w:r w:rsidR="00D23AFA">
        <w:t xml:space="preserve"> </w:t>
      </w:r>
      <w:r w:rsidR="00E21A97">
        <w:t>classifiers</w:t>
      </w:r>
      <w:r w:rsidR="000E64B6">
        <w:t xml:space="preserve"> like Support Vector Machine</w:t>
      </w:r>
      <w:r w:rsidR="003C7072">
        <w:t xml:space="preserve"> (SVMs)</w:t>
      </w:r>
      <w:r w:rsidR="000E64B6">
        <w:t xml:space="preserve"> or Neural Network </w:t>
      </w:r>
      <w:r w:rsidR="003C7072">
        <w:t xml:space="preserve">(NNs) </w:t>
      </w:r>
      <w:r w:rsidR="00D23AFA">
        <w:t>to learn discriminative rules from both positive (belonging to a particular protein class) and negative (not belonging to that protein class) set of protein sequences and using the learnt rules to predict the class of any new protein sequence</w:t>
      </w:r>
      <w:r w:rsidR="00150470">
        <w:t xml:space="preserve"> </w:t>
      </w:r>
      <w:r w:rsidR="00150470">
        <w:fldChar w:fldCharType="begin" w:fldLock="1"/>
      </w:r>
      <w:r w:rsidR="00150470">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3","issued":{"date-parts":[["1999"]]},"title":"Using the Fisher kernel method to detect remote protein homologies.","type":"article-journal"},"uris":["http://www.mendeley.com/documents/?uuid=0019ecbf-13b6-400c-b669-b3602b391a9b"]}],"mendeley":{"formattedCitation":"[11]–[13]","plainTextFormattedCitation":"[11]–[13]","previouslyFormattedCitation":"[11]–[13]"},"properties":{"noteIndex":0},"schema":"https://github.com/citation-style-language/schema/raw/master/csl-citation.json"}</w:instrText>
      </w:r>
      <w:r w:rsidR="00150470">
        <w:fldChar w:fldCharType="separate"/>
      </w:r>
      <w:r w:rsidR="00150470" w:rsidRPr="00150470">
        <w:rPr>
          <w:noProof/>
        </w:rPr>
        <w:t>[11]–[13]</w:t>
      </w:r>
      <w:r w:rsidR="00150470">
        <w:fldChar w:fldCharType="end"/>
      </w:r>
      <w:r w:rsidR="00D23AFA">
        <w:t xml:space="preserve">. </w:t>
      </w:r>
    </w:p>
    <w:p w14:paraId="4AFD5DE5" w14:textId="77777777" w:rsidR="000B4B0A" w:rsidRDefault="000B4B0A" w:rsidP="00D10A51"/>
    <w:p w14:paraId="5FF6CC70" w14:textId="7CF12AA1" w:rsidR="00980E50" w:rsidRDefault="0021781F" w:rsidP="00D10A51">
      <w:r>
        <w:t xml:space="preserve">Recent results suggest that </w:t>
      </w:r>
      <w:r w:rsidR="00D23AFA">
        <w:t xml:space="preserve">discriminative approaches have </w:t>
      </w:r>
      <w:r>
        <w:t>outperformed generative approaches both in terms of accuracy and computational efficiency of solving the protein classification problem</w:t>
      </w:r>
      <w:r w:rsidR="002759C7">
        <w:t xml:space="preserve"> </w:t>
      </w:r>
      <w:r w:rsidR="00150470">
        <w:fldChar w:fldCharType="begin" w:fldLock="1"/>
      </w:r>
      <w:r w:rsidR="00B64454">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14]","plainTextFormattedCitation":"[14]","previouslyFormattedCitation":"[14]"},"properties":{"noteIndex":0},"schema":"https://github.com/citation-style-language/schema/raw/master/csl-citation.json"}</w:instrText>
      </w:r>
      <w:r w:rsidR="00150470">
        <w:fldChar w:fldCharType="separate"/>
      </w:r>
      <w:r w:rsidR="00150470" w:rsidRPr="00150470">
        <w:rPr>
          <w:noProof/>
        </w:rPr>
        <w:t>[14]</w:t>
      </w:r>
      <w:r w:rsidR="00150470">
        <w:fldChar w:fldCharType="end"/>
      </w:r>
      <w:r>
        <w:t>.</w:t>
      </w:r>
      <w:r w:rsidR="002759C7">
        <w:t xml:space="preserve"> </w:t>
      </w:r>
      <w:r w:rsidR="003C7072">
        <w:t xml:space="preserve">SVM is among the most widely used </w:t>
      </w:r>
      <w:r w:rsidR="007B1DF6">
        <w:t xml:space="preserve">discriminative </w:t>
      </w:r>
      <w:r w:rsidR="003C7072">
        <w:t xml:space="preserve">learning algorithm </w:t>
      </w:r>
      <w:r w:rsidR="005F2547">
        <w:t>which has been prove</w:t>
      </w:r>
      <w:r w:rsidR="0049074D">
        <w:t>n</w:t>
      </w:r>
      <w:r w:rsidR="005F2547">
        <w:t xml:space="preserve"> to be extremely effective </w:t>
      </w:r>
      <w:r w:rsidR="00E9148A">
        <w:t>on</w:t>
      </w:r>
      <w:r w:rsidR="003C7072">
        <w:t xml:space="preserve"> sequence </w:t>
      </w:r>
      <w:r w:rsidR="00E9148A">
        <w:t xml:space="preserve">based </w:t>
      </w:r>
      <w:r w:rsidR="003C7072">
        <w:t>classification</w:t>
      </w:r>
      <w:r w:rsidR="00D84CE1">
        <w:t xml:space="preserve"> </w:t>
      </w:r>
      <w:r w:rsidR="00B64454">
        <w:fldChar w:fldCharType="begin" w:fldLock="1"/>
      </w:r>
      <w:r w:rsidR="00B64454">
        <w:instrText>ADDIN CSL_CITATION {"citationItems":[{"id":"ITEM-1","itemData":{"ISSN":"15530833","PMID":"10786297","abstract":"A new method, called the Fisher kernel method, for detecting remote protein homologies is introduced and shown to perform well in classifying protein domains by SCOP superfamily. The method is a variant of support vector machines using a new kernel function. The kernel function is derived from a hidden Markov model. The general approach of combining generative models like HMMs with discriminative methods such as support vector machines may have applications in other areas of biosequence analysis as well.","author":[{"dropping-particle":"","family":"Jaakkola","given":"T.","non-dropping-particle":"","parse-names":false,"suffix":""},{"dropping-particle":"","family":"Diekhans","given":"M.","non-dropping-particle":"","parse-names":false,"suffix":""},{"dropping-particle":"","family":"Haussler","given":"D.","non-dropping-particle":"","parse-names":false,"suffix":""}],"container-title":"Proceedings / ... International Conference on Intelligent Systems for Molecular Biology ; ISMB. International Conference on Intelligent Systems for Molecular Biology","id":"ITEM-1","issued":{"date-parts":[["1999"]]},"title":"Using the Fisher kernel method to detect remote protein homologies.","type":"article-journal"},"uris":["http://www.mendeley.com/documents/?uuid=0019ecbf-13b6-400c-b669-b3602b391a9b"]},{"id":"ITEM-2","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2","issued":{"date-parts":[["2002"]]},"title":"The spectrum kernel: a string kernel for SVM protein classification.","type":"article-journal"},"uris":["http://www.mendeley.com/documents/?uuid=7e649d93-809a-4f01-85a9-7b0d3098e05d"]},{"id":"ITEM-3","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3","issued":{"date-parts":[["2004"]]},"title":"Mismatch string kernels for discriminative protein classification","type":"article-journal"},"uris":["http://www.mendeley.com/documents/?uuid=e73b1655-6570-4522-a366-545b7a4da691"]},{"id":"ITEM-4","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4","issued":{"date-parts":[["2001"]]},"title":"Multi-class protein fold recognition using support vector machines and neural networks","type":"article-journal"},"uris":["http://www.mendeley.com/documents/?uuid=2d655394-fe3b-4459-bbca-4d14de37c906"]},{"id":"ITEM-5","itemData":{"DOI":"10.1145/1882471.1882478","ISSN":"1931-0145","abstract":"Sequence classification has a broad range of applications such as genomic analysis, information retrieval, health informatics, finance, and abnormal detection. Different from the classification task on feature vectors, sequences do not have explicit features. Even with sophisticated feature selection techniques, the dimensionality of potential features may still be very high and the sequential nature of features is difficult to capture. This makes sequence classification a more challenging task than classification on feature vectors. In this paper, we present a brief review of the existing work on sequence classification. We summarize the sequence classification in terms of methodologies and application domains. We also provide a review on several extensions of the sequence classification problem, such as early classification on sequences and semi-supervised learning on sequences.","author":[{"dropping-particle":"","family":"Xing","given":"Zhengzheng","non-dropping-particle":"","parse-names":false,"suffix":""},{"dropping-particle":"","family":"Pei","given":"Jian","non-dropping-particle":"","parse-names":false,"suffix":""},{"dropping-particle":"","family":"Keogh","given":"Eamonn","non-dropping-particle":"","parse-names":false,"suffix":""}],"container-title":"ACM SIGKDD Explorations Newsletter","id":"ITEM-5","issued":{"date-parts":[["2010"]]},"title":"A brief survey on sequence classification","type":"article-journal"},"uris":["http://www.mendeley.com/documents/?uuid=afbcf30d-4a2f-4986-abaf-d49488b55170"]},{"id":"ITEM-6","itemData":{"DOI":"10.1007/3-540-47887-6_41","ISBN":"9783540437048","ISSN":"16113349","abstract":"In recent years we have witnessed an exponential increase in the amount of biological information, either DNA or protein sequences, that has become available in public databases. This has been followed by an increased interest in developing computational techniques to automatically classify these large volumes of sequence data into various categories corresponding to either their role in the chromosomes, their structure, and/or their function. In this paper we evaluate some of the widely-used sequence classification algorithms and develop a framework for modeling sequences in a fashion so that traditional machine learning algorithms, such as support vector machines, can be applied easily. Our detailed experimental evaluation shows that the SVM-based approaches are able to achieve higher classification accuracy compared to the more traditional sequence classification algorithms such as Markov model based techniques and K-nearest neighbor based approaches.","author":[{"dropping-particle":"","family":"Deshpande","given":"Mukund","non-dropping-particle":"","parse-names":false,"suffix":""},{"dropping-particle":"","family":"Karypis","given":"George","non-dropping-particle":"","parse-names":false,"suffix":""}],"container-title":"Lecture Notes in Computer Science (including subseries Lecture Notes in Artificial Intelligence and Lecture Notes in Bioinformatics)","id":"ITEM-6","issued":{"date-parts":[["2002"]]},"title":"Evaluation of techniques for classifying biological sequences","type":"paper-conference"},"uris":["http://www.mendeley.com/documents/?uuid=1161aa86-8b5b-4b6b-a9c6-c6857b8845d4"]},{"id":"ITEM-7","itemData":{"DOI":"10.1186/1471-2105-7-S1-S9","ISSN":"14712105","PMID":"16723012","abstract":"Background: Support Vector Machines (SVMs) - using a variety of string kernels - have been successfully applied to biological sequence classification problems. While SVMs achieve high classification accuracy they lack interpretability. In many applications, it does not suffice that an algorithm just detects a biological signal in the sequence, but it should also provide means to interpret its solution in order to gain biological insight. Results: We propose novel and efficient algorithms for solving the so-called Support Vector Multiple Kernel Learning problem. The developed techniques can be used to understand the obtained support vector decision function in order to extract biologically relevant knowledge about the sequence analysis problem at hand. We apply the proposed methods to the task of acceptor splice site prediction and to the problem of recognizing alternatively spliced exons. Our algorithms compute sparse weightings of substring locations, highlighting which parts of the sequence are important for discrimination. Conclusion: The proposed method is able to deal with thousands of examples while combining hundreds of kernels within reasonable time, and reliably identifies a few statistically significant positions.","author":[{"dropping-particle":"","family":"Rätsch","given":"Gunnar","non-dropping-particle":"","parse-names":false,"suffix":""},{"dropping-particle":"","family":"Sonnenburg","given":"Sören","non-dropping-particle":"","parse-names":false,"suffix":""},{"dropping-particle":"","family":"Schäfer","given":"Christin","non-dropping-particle":"","parse-names":false,"suffix":""}],"container-title":"BMC Bioinformatics","id":"ITEM-7","issued":{"date-parts":[["2006"]]},"title":"Learning interpretable SVMs for biological sequence classification","type":"article-journal"},"uris":["http://www.mendeley.com/documents/?uuid=f406f9c6-2914-4cbf-9b3e-638ca4d6dab9"]},{"id":"ITEM-8","itemData":{"DOI":"10.1145/1102351.1102458","ISBN":"1595931805","abstract":"In genomic sequence analysis tasks like splice site recognition or promoter identification, large amounts of training sequences are available, and indeed needed to achieve sufficiently high classification performances. In this work we study two recently proposed and successfully used kernels, namely the Spectrum kernel and the Weighted Degree kernel (WD). In particular, we suggest several extensions using Suffix Trees and modifications of an SMO-like SVM training algorithm in order to accelerate the training of the SVMs and their evaluation on test sequences. Our simulations show that for the spectrum kernel and WD kernel, large scale SVM training can be accelerated by factors of 20 and 4 times, respectively, while using much less memory (e.g. no kernel caching). The evaluation on new sequences is often several thousand times faster using the new techniques (depending on the number of Support Vectors). Our method allows us to train on sets as large as one million sequences.","author":[{"dropping-particle":"","family":"Sonnenburg","given":"Sören","non-dropping-particle":"","parse-names":false,"suffix":""},{"dropping-particle":"","family":"Rätsch","given":"Gunnar","non-dropping-particle":"","parse-names":false,"suffix":""},{"dropping-particle":"","family":"Schölkopf","given":"Bernhard","non-dropping-particle":"","parse-names":false,"suffix":""}],"container-title":"ICML 2005 - Proceedings of the 22nd International Conference on Machine Learning","id":"ITEM-8","issued":{"date-parts":[["2005"]]},"title":"Large scale genomic sequence SVM classifiers","type":"paper-conference"},"uris":["http://www.mendeley.com/documents/?uuid=91dcdb67-33af-4b60-8bbe-91c9c9cd9b2a"]}],"mendeley":{"formattedCitation":"[11]–[18]","plainTextFormattedCitation":"[11]–[18]","previouslyFormattedCitation":"[11]–[18]"},"properties":{"noteIndex":0},"schema":"https://github.com/citation-style-language/schema/raw/master/csl-citation.json"}</w:instrText>
      </w:r>
      <w:r w:rsidR="00B64454">
        <w:fldChar w:fldCharType="separate"/>
      </w:r>
      <w:r w:rsidR="00B64454" w:rsidRPr="00B64454">
        <w:rPr>
          <w:noProof/>
        </w:rPr>
        <w:t>[11]–[18]</w:t>
      </w:r>
      <w:r w:rsidR="00B64454">
        <w:fldChar w:fldCharType="end"/>
      </w:r>
      <w:r w:rsidR="005F2547">
        <w:t xml:space="preserve">. SVM has been used to achieve state of the art performance to detect remote protein homologies and classify proteins </w:t>
      </w:r>
      <w:r w:rsidR="00D84CE1">
        <w:t>in</w:t>
      </w:r>
      <w:r w:rsidR="005F2547">
        <w:t xml:space="preserve"> the SCOP data</w:t>
      </w:r>
      <w:r w:rsidR="00D84CE1">
        <w:t>base</w:t>
      </w:r>
      <w:r w:rsidR="005F2547">
        <w:t xml:space="preserve"> </w:t>
      </w:r>
      <w:r w:rsidR="00D84CE1">
        <w:t>into major structural classes</w:t>
      </w:r>
      <w:r w:rsidR="00B64454">
        <w:t xml:space="preserve"> </w:t>
      </w:r>
      <w:r w:rsidR="00B64454">
        <w:fldChar w:fldCharType="begin" w:fldLock="1"/>
      </w:r>
      <w:r w:rsidR="00B2407A">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id":"ITEM-2","itemData":{"DOI":"10.1016/j.neucom.2011.04.033","ISSN":"18728286","abstract":"There are two standard approaches to the classification task: generative, which use training data to estimate a probability model for each class, and discriminative, which try to construct flexible decision boundaries between the classes. An ideal classifier should combine these two approaches. In this paper a classifier combining the well-known support vector machine (SVM) classifier with regularized discriminant analysis (RDA) classifier is presented. The hybrid classifier is used for protein structure prediction which is one of the most important goals pursued by bioinformatics. The obtained results are promising, the hybrid classifier achieves better result than the SVM or RDA classifiers alone. The proposed method achieves higher recognition ratio than other methods described in the literature. © 2011 Elsevier B.V..","author":[{"dropping-particle":"","family":"Chmielnicki","given":"Wiesław","non-dropping-particle":"","parse-names":false,"suffix":""},{"dropping-particle":"","family":"Staçpor","given":"Katarzyna","non-dropping-particle":"","parse-names":false,"suffix":""}],"container-title":"Neurocomputing","id":"ITEM-2","issued":{"date-parts":[["2012"]]},"title":"A hybrid discriminative/generative approach to protein fold recognition","type":"article-journal"},"uris":["http://www.mendeley.com/documents/?uuid=3c4d16bf-e0d0-480f-a91a-2e6886238b05"]}],"mendeley":{"formattedCitation":"[10], [11]","plainTextFormattedCitation":"[10], [11]","previouslyFormattedCitation":"[10], [11]"},"properties":{"noteIndex":0},"schema":"https://github.com/citation-style-language/schema/raw/master/csl-citation.json"}</w:instrText>
      </w:r>
      <w:r w:rsidR="00B64454">
        <w:fldChar w:fldCharType="separate"/>
      </w:r>
      <w:r w:rsidR="00B64454" w:rsidRPr="00B64454">
        <w:rPr>
          <w:noProof/>
        </w:rPr>
        <w:t>[10], [11]</w:t>
      </w:r>
      <w:r w:rsidR="00B64454">
        <w:fldChar w:fldCharType="end"/>
      </w:r>
      <w:r w:rsidR="00D84CE1">
        <w:t xml:space="preserve">. </w:t>
      </w:r>
      <w:r w:rsidR="00A61223">
        <w:t xml:space="preserve">The performance of an SVM classifier </w:t>
      </w:r>
      <w:r w:rsidR="001F240E">
        <w:t>is</w:t>
      </w:r>
      <w:r w:rsidR="00A61223">
        <w:t xml:space="preserve"> highly </w:t>
      </w:r>
      <w:r w:rsidR="001F240E">
        <w:t xml:space="preserve">influenced by the </w:t>
      </w:r>
      <w:r w:rsidR="0033749E">
        <w:t xml:space="preserve">feature extraction technique employed to encode </w:t>
      </w:r>
      <w:r w:rsidR="004C3762">
        <w:t>the protein sequence</w:t>
      </w:r>
      <w:r w:rsidR="00980E50">
        <w:t>s</w:t>
      </w:r>
      <w:r w:rsidR="009F6B09">
        <w:t xml:space="preserve"> </w:t>
      </w:r>
      <w:r w:rsidR="00B2407A">
        <w:fldChar w:fldCharType="begin" w:fldLock="1"/>
      </w:r>
      <w:r w:rsidR="00B2407A">
        <w:instrText>ADDIN CSL_CITATION {"citationItems":[{"id":"ITEM-1","itemData":{"DOI":"10.1093/bioinformatics/bth141","ISSN":"13674803","PMID":"14988126","abstract":"Motivation: Remote homology detection between protein sequences is a central problem in computational biology. Discriminative methods involving support vector machines (SVMs) are currently the most effective methods for the problem of superfamily recognition in the Structural Classification Of Proteins (SCOP) database. The performance of SVMs depends critically on the kernel function used to quantify the similarity between sequences. Results: We propose new kernels for strings adapted to biological sequences, which we call local alignment kernels. These kernels measure the similarity between two sequences by summing up scores obtained from local alignments with gaps of the sequences. When tested in combination with SVM on their ability to recognize SCOP superfamilies on a benchmark dataset, the new kernels outperform state-of-the-art methods for remote homology detection. © Oxford University Press 2004; all rights reserved.","author":[{"dropping-particle":"","family":"Saigo","given":"Hiroto","non-dropping-particle":"","parse-names":false,"suffix":""},{"dropping-particle":"","family":"Vert","given":"Jean Philippe","non-dropping-particle":"","parse-names":false,"suffix":""},{"dropping-particle":"","family":"Ueda","given":"Nobuhisa","non-dropping-particle":"","parse-names":false,"suffix":""},{"dropping-particle":"","family":"Akutsu","given":"Tatsuya","non-dropping-particle":"","parse-names":false,"suffix":""}],"container-title":"Bioinformatics","id":"ITEM-1","issued":{"date-parts":[["2004"]]},"title":"Protein homology detection using string alignment kernels","type":"article-journal"},"uris":["http://www.mendeley.com/documents/?uuid=0f777546-4164-42a1-ae49-9bed04cf1326"]}],"mendeley":{"formattedCitation":"[19]","plainTextFormattedCitation":"[19]","previouslyFormattedCitation":"[19]"},"properties":{"noteIndex":0},"schema":"https://github.com/citation-style-language/schema/raw/master/csl-citation.json"}</w:instrText>
      </w:r>
      <w:r w:rsidR="00B2407A">
        <w:fldChar w:fldCharType="separate"/>
      </w:r>
      <w:r w:rsidR="00B2407A" w:rsidRPr="00B2407A">
        <w:rPr>
          <w:noProof/>
        </w:rPr>
        <w:t>[19]</w:t>
      </w:r>
      <w:r w:rsidR="00B2407A">
        <w:fldChar w:fldCharType="end"/>
      </w:r>
      <w:r w:rsidR="00980E50">
        <w:t>.</w:t>
      </w:r>
      <w:r w:rsidR="004C3762">
        <w:t xml:space="preserve"> </w:t>
      </w:r>
    </w:p>
    <w:p w14:paraId="4E1B1DB7" w14:textId="77777777" w:rsidR="000B4B0A" w:rsidRDefault="000B4B0A" w:rsidP="00D10A51"/>
    <w:p w14:paraId="6C1EF10E" w14:textId="7507FA52" w:rsidR="00F56CD3" w:rsidRDefault="00980E50" w:rsidP="00D10A51">
      <w:r>
        <w:t>Feature extraction of protein sequences aims at formulating a discrete numerical representation of a protein to create feature vectors that are correlated with the desired attribute of the protein</w:t>
      </w:r>
      <w:r w:rsidR="004976A4">
        <w:t xml:space="preserve"> one would like to predict</w:t>
      </w:r>
      <w:r>
        <w:t xml:space="preserve">. </w:t>
      </w:r>
      <w:r w:rsidR="009F6B09">
        <w:t xml:space="preserve">In order to train an SVM, a number of feature extraction techniques for protein sequences have been suggested in literature which can be divided into two categories, kernel based methods and </w:t>
      </w:r>
      <w:r w:rsidR="00762077">
        <w:t xml:space="preserve">vector representation </w:t>
      </w:r>
      <w:r w:rsidR="00F56CD3">
        <w:t>of protein</w:t>
      </w:r>
      <w:r w:rsidR="001E1462">
        <w:t xml:space="preserve"> sequences</w:t>
      </w:r>
      <w:r w:rsidR="0076097A">
        <w:t xml:space="preserve"> </w:t>
      </w:r>
      <w:r w:rsidR="00B2407A">
        <w:fldChar w:fldCharType="begin" w:fldLock="1"/>
      </w:r>
      <w:r w:rsidR="00B2407A">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20]","plainTextFormattedCitation":"[20]","previouslyFormattedCitation":"[20]"},"properties":{"noteIndex":0},"schema":"https://github.com/citation-style-language/schema/raw/master/csl-citation.json"}</w:instrText>
      </w:r>
      <w:r w:rsidR="00B2407A">
        <w:fldChar w:fldCharType="separate"/>
      </w:r>
      <w:r w:rsidR="00B2407A" w:rsidRPr="00B2407A">
        <w:rPr>
          <w:noProof/>
        </w:rPr>
        <w:t>[20]</w:t>
      </w:r>
      <w:r w:rsidR="00B2407A">
        <w:fldChar w:fldCharType="end"/>
      </w:r>
      <w:r w:rsidR="009F6B09">
        <w:t xml:space="preserve">. </w:t>
      </w:r>
      <w:r w:rsidR="009F5056">
        <w:t xml:space="preserve">The Fisher kernel introduced by </w:t>
      </w:r>
      <w:proofErr w:type="spellStart"/>
      <w:r w:rsidR="009F5056">
        <w:t>Jakkola</w:t>
      </w:r>
      <w:proofErr w:type="spellEnd"/>
      <w:r w:rsidR="009F5056">
        <w:t xml:space="preserve"> et. al. is one of the first kernel based feature extraction technique used to classify proteins based on their sequence information </w:t>
      </w:r>
      <w:r w:rsidR="00B2407A">
        <w:fldChar w:fldCharType="begin" w:fldLock="1"/>
      </w:r>
      <w:r w:rsidR="00B2407A">
        <w:instrText>ADDIN CSL_CITATION {"citationItems":[{"id":"ITEM-1","itemData":{"DOI":"10.1089/10665270050081405","ISSN":"10665277","PMID":"10890390","abstract":"A new method for detecting remote protein homologies is introduced and shown to perform well in classifying protein domains by SCOP superfamily. The method is a variant of support vector machines using a new kernel function. The kernel function is derived from a generative statistical model for a protein family, in this case a hidden Markov model. This general approach of combining generative models like HMMs with discriminative methods such as support vector machines may have applications in other areas of biosequence analysis as well.","author":[{"dropping-particle":"","family":"Jaakkola","given":"Tommi","non-dropping-particle":"","parse-names":false,"suffix":""},{"dropping-particle":"","family":"Diekhans","given":"Mark","non-dropping-particle":"","parse-names":false,"suffix":""},{"dropping-particle":"","family":"Haussler","given":"David","non-dropping-particle":"","parse-names":false,"suffix":""}],"container-title":"Journal of Computational Biology","id":"ITEM-1","issued":{"date-parts":[["2000"]]},"title":"A discriminative framework for detecting remote protein homologies","type":"article"},"uris":["http://www.mendeley.com/documents/?uuid=a830d31a-ea03-446a-91ba-1f29d7461316"]}],"mendeley":{"formattedCitation":"[21]","plainTextFormattedCitation":"[21]","previouslyFormattedCitation":"[21]"},"properties":{"noteIndex":0},"schema":"https://github.com/citation-style-language/schema/raw/master/csl-citation.json"}</w:instrText>
      </w:r>
      <w:r w:rsidR="00B2407A">
        <w:fldChar w:fldCharType="separate"/>
      </w:r>
      <w:r w:rsidR="00B2407A" w:rsidRPr="00B2407A">
        <w:rPr>
          <w:noProof/>
        </w:rPr>
        <w:t>[21]</w:t>
      </w:r>
      <w:r w:rsidR="00B2407A">
        <w:fldChar w:fldCharType="end"/>
      </w:r>
      <w:r w:rsidR="009F5056">
        <w:t xml:space="preserve">. It was followed by the spectrum kernel </w:t>
      </w:r>
      <w:r w:rsidR="00B2407A">
        <w:fldChar w:fldCharType="begin" w:fldLock="1"/>
      </w:r>
      <w:r w:rsidR="00B2407A">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12]","plainTextFormattedCitation":"[12]","previouslyFormattedCitation":"[12]"},"properties":{"noteIndex":0},"schema":"https://github.com/citation-style-language/schema/raw/master/csl-citation.json"}</w:instrText>
      </w:r>
      <w:r w:rsidR="00B2407A">
        <w:fldChar w:fldCharType="separate"/>
      </w:r>
      <w:r w:rsidR="00B2407A" w:rsidRPr="00B2407A">
        <w:rPr>
          <w:noProof/>
        </w:rPr>
        <w:t>[12]</w:t>
      </w:r>
      <w:r w:rsidR="00B2407A">
        <w:fldChar w:fldCharType="end"/>
      </w:r>
      <w:r w:rsidR="009F5056">
        <w:t xml:space="preserve"> and its more generalized form, the mismatch kernel </w:t>
      </w:r>
      <w:r w:rsidR="00B2407A">
        <w:fldChar w:fldCharType="begin" w:fldLock="1"/>
      </w:r>
      <w:r w:rsidR="00B2407A">
        <w:instrText>ADDIN CSL_CITATION {"citationItems":[{"id":"ITEM-1","itemData":{"DOI":"10.1093/bioinformatics/btg431","ISSN":"13674803","PMID":"14990442","abstract":"Motivation: Classification of proteins sequences into functional and structural families based on sequence homology is a central problem in computational biology. Discriminative supervised machine learning approaches provide good performance, but simplicity and computational efficiency of training and prediction are also important concerns. Results: We introduce a class of string kernels, called mismatch kernels, for use with support vector machines (SVMs) in a discriminative approach to the problem of protein classification and remote homology detection. These kernels measure sequence similarity based on shared occurrences of fixed-length patterns in the data, allowing for mutations between patterns. Thus, the kernels provide a biologically well-motivated way to compare protein sequences without relying on family-based generative models such as hidden Markov models. We compute the kernels efficiently using a mismatch tree data structure, allowing us to calculate the contributions of all patterns occurring in the data in one pass while traversing the tree. When used with an SVM, the kernels enable fast prediction on test sequences. We report experiments on two benchmark SCOP datasets, where we show that the mismatch kernel used with an SVM classifier performs competitively with state-of-the-art methods for homology detection, particularly when very few training examples are available. Examination of the highest-weighted patterns learned by the SVM classifier recovers biologically important motifs in protein families and superfamilies. © Oxford University Press 2004; all rights reserved.","author":[{"dropping-particle":"","family":"Leslie","given":"Christina S.","non-dropping-particle":"","parse-names":false,"suffix":""},{"dropping-particle":"","family":"Eskin","given":"Eleazar","non-dropping-particle":"","parse-names":false,"suffix":""},{"dropping-particle":"","family":"Cohen","given":"Adiel","non-dropping-particle":"","parse-names":false,"suffix":""},{"dropping-particle":"","family":"Weston","given":"Jason","non-dropping-particle":"","parse-names":false,"suffix":""},{"dropping-particle":"","family":"Noble","given":"William Stafford","non-dropping-particle":"","parse-names":false,"suffix":""}],"container-title":"Bioinformatics","id":"ITEM-1","issued":{"date-parts":[["2004"]]},"title":"Mismatch string kernels for discriminative protein classification","type":"article-journal"},"uris":["http://www.mendeley.com/documents/?uuid=e73b1655-6570-4522-a366-545b7a4da691"]}],"mendeley":{"formattedCitation":"[14]","plainTextFormattedCitation":"[14]","previouslyFormattedCitation":"[14]"},"properties":{"noteIndex":0},"schema":"https://github.com/citation-style-language/schema/raw/master/csl-citation.json"}</w:instrText>
      </w:r>
      <w:r w:rsidR="00B2407A">
        <w:fldChar w:fldCharType="separate"/>
      </w:r>
      <w:r w:rsidR="00B2407A" w:rsidRPr="00B2407A">
        <w:rPr>
          <w:noProof/>
        </w:rPr>
        <w:t>[14]</w:t>
      </w:r>
      <w:r w:rsidR="00B2407A">
        <w:fldChar w:fldCharType="end"/>
      </w:r>
      <w:r w:rsidR="009F5056">
        <w:t xml:space="preserve">, both introduced by Leslie et. al. which achieved similar performances in terms of accuracy when compared to the Fisher kernel but is computationally much less expensive. </w:t>
      </w:r>
      <w:r>
        <w:t xml:space="preserve">The weighted degree kernel introduced by </w:t>
      </w:r>
      <w:proofErr w:type="spellStart"/>
      <w:r>
        <w:t>Ratsch</w:t>
      </w:r>
      <w:proofErr w:type="spellEnd"/>
      <w:r>
        <w:t xml:space="preserve"> et. al. also took the position of the substrings within the protein sequence into account as opposed to the spectrum and mismatch kernel introduced by Leslie et. al.</w:t>
      </w:r>
      <w:r w:rsidR="00B2407A">
        <w:t xml:space="preserve"> </w:t>
      </w:r>
      <w:r w:rsidR="00B2407A">
        <w:fldChar w:fldCharType="begin" w:fldLock="1"/>
      </w:r>
      <w:r w:rsidR="00B2407A">
        <w:instrText>ADDIN CSL_CITATION {"citationItems":[{"id":"ITEM-1","itemData":{"DOI":"10.1093/bioinformatics/bti1053","ISSN":"13674803","PMID":"15961480","abstract":"Motivation: Eukaryotic pre-mRNAs are spliced to form mature mRNA. Pre-mRNA alternative splicing greatly increases the complexity of gene expression. Estimates show that more than half of the human genes and at least one-third of the genes of less complex organisms, such as nematodes or flies, are alternatively spliced. In this work, we consider one major form of alternative splicing, namely the exclusion of exons from the transcript. It has been shown that alternatively spliced exons have certain properties that distinguish them from constitutively spliced exons. Although most recent computational studies on alternative splicing apply only to exons which are conserved among two species, our method only uses information that is available to the splicing machinery, i.e. the DNA sequence itself. We employ advanced machine learning techniques in order to answer the following two questions: (1) Is a certain exon alternatively spliced? (2) How can we identify yet unidentified exons within known introns? Results: We designed a support vector machine (SVM) kernel well suited for the task of classifying sequences with motifs having positional preferences. In order to solve the task (1), we combine the kernel with additional local sequence information, such as lengths of the exon and the flanking introns. The resulting SVM-based classifier achieves a true positive rate of 48.5% at a false positive rate of 1%. By scanning over single EST confirmed exons we identified 215 potential alternatively spliced exons. For 10 randomly selected such exons we successfully performed biological verification experiments and confirmed three novel alternatively spliced exons. To answer question (2), we additionally used SVM-based predictions to recognize acceptor and donor splice sites. Combined with the above mentioned features we were able to identify 85.2% of skipped exons within known introns at a false positive rate of 1%. © The Author 2005. Published by Oxford University Press. All rights reserved.","author":[{"dropping-particle":"","family":"Rätsch","given":"Gunnar","non-dropping-particle":"","parse-names":false,"suffix":""},{"dropping-particle":"","family":"Sonnenburg","given":"S.","non-dropping-particle":"","parse-names":false,"suffix":""},{"dropping-particle":"","family":"Schölkopf","given":"B.","non-dropping-particle":"","parse-names":false,"suffix":""}],"container-title":"Bioinformatics","id":"ITEM-1","issued":{"date-parts":[["2005"]]},"title":"RASE: Recognition of alternatively spliced exons in C.elegans","type":"article-journal"},"uris":["http://www.mendeley.com/documents/?uuid=38a427c9-9bd5-4710-aa7f-2169bfdf994a"]}],"mendeley":{"formattedCitation":"[22]","plainTextFormattedCitation":"[22]","previouslyFormattedCitation":"[22]"},"properties":{"noteIndex":0},"schema":"https://github.com/citation-style-language/schema/raw/master/csl-citation.json"}</w:instrText>
      </w:r>
      <w:r w:rsidR="00B2407A">
        <w:fldChar w:fldCharType="separate"/>
      </w:r>
      <w:r w:rsidR="00B2407A" w:rsidRPr="00B2407A">
        <w:rPr>
          <w:noProof/>
        </w:rPr>
        <w:t>[22]</w:t>
      </w:r>
      <w:r w:rsidR="00B2407A">
        <w:fldChar w:fldCharType="end"/>
      </w:r>
      <w:r w:rsidR="00B2407A">
        <w:t>.</w:t>
      </w:r>
      <w:r w:rsidR="00BA2DC1">
        <w:t xml:space="preserve"> It was used to identify alternatively </w:t>
      </w:r>
      <w:r w:rsidR="00BA2DC1">
        <w:lastRenderedPageBreak/>
        <w:t xml:space="preserve">spliced exons in C. elegans. Apart from kernel based methods, </w:t>
      </w:r>
      <w:r w:rsidR="00806A2B">
        <w:t>the second class of feature representation technique extracts structural and physicochemical properties embedded in the protein sequence</w:t>
      </w:r>
      <w:r w:rsidR="005E2ABD">
        <w:t xml:space="preserve"> and converts it into a numerical vector</w:t>
      </w:r>
      <w:r w:rsidR="00806A2B">
        <w:t>.</w:t>
      </w:r>
      <w:r w:rsidR="00063C1D">
        <w:t xml:space="preserve"> </w:t>
      </w:r>
      <w:r w:rsidR="005C337A">
        <w:t>One of the first and simplest discrete model to represent protein sequences that falls under the second class is Amino Acid Composition</w:t>
      </w:r>
      <w:r w:rsidR="00EB0E32">
        <w:t xml:space="preserve"> (AAC) </w:t>
      </w:r>
      <w:r w:rsidR="005C337A">
        <w:t xml:space="preserve">developed by Nakashima et. al. which </w:t>
      </w:r>
      <w:r w:rsidR="001552EC">
        <w:t xml:space="preserve">was used to </w:t>
      </w:r>
      <w:r w:rsidR="005C337A">
        <w:t>classif</w:t>
      </w:r>
      <w:r w:rsidR="001552EC">
        <w:t>y</w:t>
      </w:r>
      <w:r w:rsidR="005C337A">
        <w:t xml:space="preserve"> proteins into different folding types with high accuracy</w:t>
      </w:r>
      <w:r w:rsidR="00B2407A">
        <w:t xml:space="preserve"> </w:t>
      </w:r>
      <w:r w:rsidR="00B2407A">
        <w:fldChar w:fldCharType="begin" w:fldLock="1"/>
      </w:r>
      <w:r w:rsidR="00B2407A">
        <w:instrText>ADDIN CSL_CITATION {"citationItems":[{"id":"ITEM-1","itemData":{"DOI":"10.1093/oxfordjournals.jbchem.a135454","ISSN":"0021924X","PMID":"3957893","abstract":"The folding types of 135 proteins, the three-dimensional structures of which are known, were analyzed in terms of the amino acid composition. The amino acid composition of a protein was expressed as a point in a multidimensional space spanned with 20 axes, on which the corresponding contents of 20 amino acids in the protein were represented. The distribution pattern of proteins in this composition space was examined in relation to five folding types, α, β, α/β, α+β, and irregular type. The results show that amino acid compositions of the α, β, and α/β types are located in different regions in the composition space, thus allowing distinct separation of proteins depending on the folding types. The points representing proteins of the α+β and irregular types, however, are widely scattered in the space, and the existing regions overlap with those of the other folding types. A simple method of utilizing the \"distance\" in the space was found to be convenient for classification of proteins into the five folding types. The assignment of the folding type with this method gave an accuracy of 70% in the coincidence with the experimental data. © 1986, the Japanese Biochemical Society.","author":[{"dropping-particle":"","family":"Nakashima","given":"Hiroshi","non-dropping-particle":"","parse-names":false,"suffix":""},{"dropping-particle":"","family":"Nishikawa","given":"Ken","non-dropping-particle":"","parse-names":false,"suffix":""},{"dropping-particle":"","family":"Ooi","given":"Tatsuo","non-dropping-particle":"","parse-names":false,"suffix":""}],"container-title":"Journal of Biochemistry","id":"ITEM-1","issued":{"date-parts":[["1986"]]},"title":"The folding type of a protein is relevant to the amino acid composition","type":"article-journal"},"uris":["http://www.mendeley.com/documents/?uuid=6038e073-531c-493e-adfc-3f8ec8ed74bd"]}],"mendeley":{"formattedCitation":"[23]","plainTextFormattedCitation":"[23]","previouslyFormattedCitation":"[23]"},"properties":{"noteIndex":0},"schema":"https://github.com/citation-style-language/schema/raw/master/csl-citation.json"}</w:instrText>
      </w:r>
      <w:r w:rsidR="00B2407A">
        <w:fldChar w:fldCharType="separate"/>
      </w:r>
      <w:r w:rsidR="00B2407A" w:rsidRPr="00B2407A">
        <w:rPr>
          <w:noProof/>
        </w:rPr>
        <w:t>[23]</w:t>
      </w:r>
      <w:r w:rsidR="00B2407A">
        <w:fldChar w:fldCharType="end"/>
      </w:r>
      <w:r w:rsidR="005C337A">
        <w:t xml:space="preserve">. </w:t>
      </w:r>
      <w:proofErr w:type="spellStart"/>
      <w:r w:rsidR="00E602BB">
        <w:t>Dubchak</w:t>
      </w:r>
      <w:proofErr w:type="spellEnd"/>
      <w:r w:rsidR="00E602BB">
        <w:t xml:space="preserve"> et. al. developed the more complicated Composition-Transition-Distribution (CTD) descriptor that takes into account different physical and stereochemical properties of the </w:t>
      </w:r>
      <w:r w:rsidR="00C7305D">
        <w:t xml:space="preserve">amino acids in the protein sequences like </w:t>
      </w:r>
      <w:r w:rsidR="005D0B28">
        <w:t>a</w:t>
      </w:r>
      <w:r w:rsidR="00C7305D" w:rsidRPr="00C7305D">
        <w:t xml:space="preserve">mino acid composition, </w:t>
      </w:r>
      <w:r w:rsidR="005D0B28">
        <w:t>p</w:t>
      </w:r>
      <w:r w:rsidR="00C7305D" w:rsidRPr="00C7305D">
        <w:t xml:space="preserve">redicted secondary structure, </w:t>
      </w:r>
      <w:r w:rsidR="005D0B28">
        <w:t>h</w:t>
      </w:r>
      <w:r w:rsidR="00C7305D" w:rsidRPr="00C7305D">
        <w:t>ydrophobi</w:t>
      </w:r>
      <w:r w:rsidR="005D0B28">
        <w:t>ci</w:t>
      </w:r>
      <w:r w:rsidR="00C7305D" w:rsidRPr="00C7305D">
        <w:t>ty</w:t>
      </w:r>
      <w:r w:rsidR="00C7305D">
        <w:t xml:space="preserve">, </w:t>
      </w:r>
      <w:r w:rsidR="005D0B28">
        <w:t>n</w:t>
      </w:r>
      <w:r w:rsidR="00C7305D" w:rsidRPr="00C7305D">
        <w:t xml:space="preserve">ormalized van der </w:t>
      </w:r>
      <w:r w:rsidR="005D0B28">
        <w:t>w</w:t>
      </w:r>
      <w:r w:rsidR="00C7305D" w:rsidRPr="00C7305D">
        <w:t>aals volume</w:t>
      </w:r>
      <w:r w:rsidR="00C7305D">
        <w:t xml:space="preserve">, </w:t>
      </w:r>
      <w:r w:rsidR="005D0B28">
        <w:t>p</w:t>
      </w:r>
      <w:r w:rsidR="00C7305D" w:rsidRPr="00C7305D">
        <w:t xml:space="preserve">olarity and </w:t>
      </w:r>
      <w:r w:rsidR="005D0B28">
        <w:t>p</w:t>
      </w:r>
      <w:r w:rsidR="00C7305D" w:rsidRPr="00C7305D">
        <w:t xml:space="preserve">olarizability </w:t>
      </w:r>
      <w:r w:rsidR="00C7305D">
        <w:t xml:space="preserve">to construct </w:t>
      </w:r>
      <w:r w:rsidR="000F3C96">
        <w:t>the feature vector</w:t>
      </w:r>
      <w:r w:rsidR="00B2407A">
        <w:t xml:space="preserve"> </w:t>
      </w:r>
      <w:r w:rsidR="00B2407A">
        <w:fldChar w:fldCharType="begin" w:fldLock="1"/>
      </w:r>
      <w:r w:rsidR="00B2407A">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mendeley":{"formattedCitation":"[11]","plainTextFormattedCitation":"[11]","previouslyFormattedCitation":"[11]"},"properties":{"noteIndex":0},"schema":"https://github.com/citation-style-language/schema/raw/master/csl-citation.json"}</w:instrText>
      </w:r>
      <w:r w:rsidR="00B2407A">
        <w:fldChar w:fldCharType="separate"/>
      </w:r>
      <w:r w:rsidR="00B2407A" w:rsidRPr="00B2407A">
        <w:rPr>
          <w:noProof/>
        </w:rPr>
        <w:t>[11]</w:t>
      </w:r>
      <w:r w:rsidR="00B2407A">
        <w:fldChar w:fldCharType="end"/>
      </w:r>
      <w:r w:rsidR="00C7305D">
        <w:t>.</w:t>
      </w:r>
      <w:r w:rsidR="00F50042">
        <w:t xml:space="preserve"> </w:t>
      </w:r>
      <w:r w:rsidR="00EB0E32">
        <w:t>Chou et. al. upgraded the simple AAC encoder developed by Nakashima et. al. to a pseudo Amino Acid (</w:t>
      </w:r>
      <w:proofErr w:type="spellStart"/>
      <w:r w:rsidR="00EB0E32">
        <w:t>pseAA</w:t>
      </w:r>
      <w:proofErr w:type="spellEnd"/>
      <w:r w:rsidR="00EB0E32">
        <w:t xml:space="preserve">) composition encoder that is able to retain some pattern specific information </w:t>
      </w:r>
      <w:r w:rsidR="00FF7E6A">
        <w:t>embedded in</w:t>
      </w:r>
      <w:r w:rsidR="00EB0E32">
        <w:t xml:space="preserve"> the protein sequence</w:t>
      </w:r>
      <w:r w:rsidR="00B2407A">
        <w:t xml:space="preserve"> </w:t>
      </w:r>
      <w:r w:rsidR="00B2407A">
        <w:fldChar w:fldCharType="begin" w:fldLock="1"/>
      </w:r>
      <w:r w:rsidR="00B2407A">
        <w:instrText>ADDIN CSL_CITATION {"citationItems":[{"id":"ITEM-1","itemData":{"DOI":"10.2174/157016409789973707","ISSN":"15701646","abstract":"With the avalanche of protein sequences generated in the post-genomic age, it is highly desired to develop automated methods for efficiently identifying various attributes of uncharacterized proteins. This is one of the most important tasks facing us today in bioinformatics, and the information thus obtained will have important impacts on the development of proteomics and system biology. To realize that, one of the keys is to find an effective model to represent the sample of a protein. The most straightforward model in this regard is its entire amino acid sequence; however, the entire sequence model would fail to work when the query protein did not have significant homology to proteins of known characteristics. Thus, various non-sequential models or discrete models were proposed. The simplest discrete model is the amino acid (AA) composition. Using it to represent a protein, however, all the sequence-order information would be completely lost. To cope with such a dilemma, the concept of pseudo amino acid (PseAA) composition was introduced. Its essence is to keep using a discrete model to represent a protein yet without completely losing its sequence-order information. Therefore, in a broad sense, the PseAA composition of a protein is actually a set of discrete numbers that is derived from its amino acid sequence and that is different from the classical AA composition and able to harbour some sort of sequence order or pattern information. Ever since the first PseAA composition was formulated to predict protein subcellular localization and membrane protein types, it has stimulated many different modes of PseAA composition for studying various kinds of problems in proteins and proteins-related systems. In this review, we shall give a brief and systematic introduction of various modes of PseAA composition and their applications. Meanwhile, the challenges for finding the optimal PseAA composition are also briefly discussed. ©2009 Bentham Science Publishers Ltd.","author":[{"dropping-particle":"","family":"Chou","given":"Kuo-Chen","non-dropping-particle":"","parse-names":false,"suffix":""}],"container-title":"Current Proteomics","id":"ITEM-1","issued":{"date-parts":[["2009"]]},"title":"Pseudo Amino Acid Composition and its Applications in Bioinformatics, Proteomics and System Biology","type":"article-journal"},"uris":["http://www.mendeley.com/documents/?uuid=526fc9aa-73ed-43b2-908a-20f1f3be0a5e"]}],"mendeley":{"formattedCitation":"[24]","plainTextFormattedCitation":"[24]","previouslyFormattedCitation":"[24]"},"properties":{"noteIndex":0},"schema":"https://github.com/citation-style-language/schema/raw/master/csl-citation.json"}</w:instrText>
      </w:r>
      <w:r w:rsidR="00B2407A">
        <w:fldChar w:fldCharType="separate"/>
      </w:r>
      <w:r w:rsidR="00B2407A" w:rsidRPr="00B2407A">
        <w:rPr>
          <w:noProof/>
        </w:rPr>
        <w:t>[24]</w:t>
      </w:r>
      <w:r w:rsidR="00B2407A">
        <w:fldChar w:fldCharType="end"/>
      </w:r>
      <w:r w:rsidR="00FF7E6A">
        <w:t>.</w:t>
      </w:r>
      <w:r w:rsidR="00F56CD3">
        <w:t xml:space="preserve"> Features have also been derived from Position Specific Scoring Matrices (PSSMs) profiles, which contains evolutionary information</w:t>
      </w:r>
      <w:r w:rsidR="00B2407A">
        <w:t xml:space="preserve"> </w:t>
      </w:r>
      <w:r w:rsidR="00B2407A">
        <w:fldChar w:fldCharType="begin" w:fldLock="1"/>
      </w:r>
      <w:r w:rsidR="001D6056">
        <w:instrText>ADDIN CSL_CITATION {"citationItems":[{"id":"ITEM-1","itemData":{"DOI":"10.1007/s00726-012-1416-6","ISSN":"09394451","PMID":"23108592","abstract":"Many domains have a stake in the development of reliable systems for automatic protein classification. Of particular interest in recent studies of automatic protein classification is the exploration of new methods for extracting features from a protein that enhance classification for specific problems. These methods have proven very useful in one or two domains, but they have failed to generalize well across several domains (i.e. classification problems). In this paper, we evaluate several feature extraction approaches for representing proteins with the aim of sequence-based protein classification. Several protein representations are evaluated, those starting from: the position specific scoring matrix (PSSM) of the proteins; the amino-acid sequence; a matrix representation of the protein, of dimension (length of the protein) ×20, obtained using the substitution matrices for representing each amino-acid as a vector. A valuable result is that a texture descriptor can be extracted from the PSSM protein representation which improves the performance of standard descriptors based on the PSSM representation. Experimentally, we develop our systems by comparing several protein descriptors on nine different datasets. Each descriptor is used to train a support vector machine (SVM) or an ensemble of SVM. Although different stand-alone descriptors work well on some datasets (but not on others), we have discovered that fusion among classifiers trained using different descriptors obtains a good performance across all the tested datasets. Matlab code/Datasets used in the proposed paper are available at http://www.bias.csr.unibo.it\\nanni\\PSSM.rar. © 2012 Springer-Verlag Wien.","author":[{"dropping-particle":"","family":"Nanni","given":"Loris","non-dropping-particle":"","parse-names":false,"suffix":""},{"dropping-particle":"","family":"Lumini","given":"Alessandra","non-dropping-particle":"","parse-names":false,"suffix":""},{"dropping-particle":"","family":"Brahnam","given":"Sheryl","non-dropping-particle":"","parse-names":false,"suffix":""}],"container-title":"Amino Acids","id":"ITEM-1","issued":{"date-parts":[["2013"]]},"title":"An empirical study on the matrix-based protein representations and their combination with sequence-based approaches","type":"article-journal"},"uris":["http://www.mendeley.com/documents/?uuid=7a07c9af-bc6f-40f3-9673-9f75d9ba408f"]}],"mendeley":{"formattedCitation":"[25]","plainTextFormattedCitation":"[25]","previouslyFormattedCitation":"[25]"},"properties":{"noteIndex":0},"schema":"https://github.com/citation-style-language/schema/raw/master/csl-citation.json"}</w:instrText>
      </w:r>
      <w:r w:rsidR="00B2407A">
        <w:fldChar w:fldCharType="separate"/>
      </w:r>
      <w:r w:rsidR="00B2407A" w:rsidRPr="00B2407A">
        <w:rPr>
          <w:noProof/>
        </w:rPr>
        <w:t>[25]</w:t>
      </w:r>
      <w:r w:rsidR="00B2407A">
        <w:fldChar w:fldCharType="end"/>
      </w:r>
      <w:r w:rsidR="00F56CD3">
        <w:t>. While selection of the most informative feature extraction technique has resulted in an improved performance</w:t>
      </w:r>
      <w:r w:rsidR="0017251B">
        <w:t xml:space="preserve"> of a classifier</w:t>
      </w:r>
      <w:r w:rsidR="00F56CD3">
        <w:t xml:space="preserve">, the use of ensemble methods </w:t>
      </w:r>
      <w:r w:rsidR="00363A53">
        <w:t>which</w:t>
      </w:r>
      <w:r w:rsidR="00A75533">
        <w:t xml:space="preserve"> c</w:t>
      </w:r>
      <w:r w:rsidR="00363A53">
        <w:t>ombines the output of</w:t>
      </w:r>
      <w:r w:rsidR="0017251B">
        <w:t xml:space="preserve"> multiple classifiers </w:t>
      </w:r>
      <w:r w:rsidR="00F56CD3">
        <w:t xml:space="preserve">has also helped to </w:t>
      </w:r>
      <w:r w:rsidR="0017251B">
        <w:t>attain</w:t>
      </w:r>
      <w:r w:rsidR="00F56CD3">
        <w:t xml:space="preserve"> greater accuracy</w:t>
      </w:r>
      <w:r w:rsidR="009C427B">
        <w:t xml:space="preserve"> </w:t>
      </w:r>
      <w:r w:rsidR="0017251B">
        <w:t xml:space="preserve">while solving the classification problem </w:t>
      </w:r>
      <w:r w:rsidR="001D6056">
        <w:fldChar w:fldCharType="begin" w:fldLock="1"/>
      </w:r>
      <w:r w:rsidR="001D6056">
        <w:instrText>ADDIN CSL_CITATION {"citationItems":[{"id":"ITEM-1","itemData":{"DOI":"10.1109/ICDM.2013.21","ISSN":"15504786","abstract":"The combination of multiple classifiers using ensemble methods is increasingly important for making progress in a variety of difficult prediction problems. We present a comparative analysis of several ensemble methods through two case studies in genomics, namely the prediction of genetic interactions and protein functions, to demonstrate their efficacy on real-world datasets and draw useful conclusions about their behavior. These methods include simple aggregation, meta-learning, cluster-based meta-learning, and ensemble selection using heterogeneous classifiers trained on resampled data to improve the diversity of their predictions. We present a detailed analysis of these methods across 4 genomics datasets and find the best of these methods offer statistically significant improvements over the state of the art in their respective domains. In addition, we establish a novel connection between ensemble selection and meta-learning, demonstrating how both of these disparate methods establish a balance between ensemble diversity and performance. © 2013 IEEE.","author":[{"dropping-particle":"","family":"Whalen","given":"Sean","non-dropping-particle":"","parse-names":false,"suffix":""},{"dropping-particle":"","family":"Pandey","given":"Gaurav","non-dropping-particle":"","parse-names":false,"suffix":""}],"container-title":"Proceedings - IEEE International Conference on Data Mining, ICDM","id":"ITEM-1","issued":{"date-parts":[["2013"]]},"title":"A comparative analysis of ensemble classifiers: Case studies in genomics","type":"paper-conference"},"uris":["http://www.mendeley.com/documents/?uuid=6a86a90f-01f3-4f2b-9fbf-200db085ab75"]}],"mendeley":{"formattedCitation":"[26]","plainTextFormattedCitation":"[26]","previouslyFormattedCitation":"[26]"},"properties":{"noteIndex":0},"schema":"https://github.com/citation-style-language/schema/raw/master/csl-citation.json"}</w:instrText>
      </w:r>
      <w:r w:rsidR="001D6056">
        <w:fldChar w:fldCharType="separate"/>
      </w:r>
      <w:r w:rsidR="001D6056" w:rsidRPr="001D6056">
        <w:rPr>
          <w:noProof/>
        </w:rPr>
        <w:t>[26]</w:t>
      </w:r>
      <w:r w:rsidR="001D6056">
        <w:fldChar w:fldCharType="end"/>
      </w:r>
      <w:r w:rsidR="00F56CD3">
        <w:t xml:space="preserve">. </w:t>
      </w:r>
    </w:p>
    <w:p w14:paraId="6DA35087" w14:textId="77777777" w:rsidR="000B4B0A" w:rsidRDefault="000B4B0A" w:rsidP="00D10A51"/>
    <w:p w14:paraId="029A487F" w14:textId="014FCE20" w:rsidR="00026217" w:rsidRDefault="00363A53" w:rsidP="00D10A51">
      <w:r>
        <w:t>Several studies have shown that e</w:t>
      </w:r>
      <w:r w:rsidR="00F56CD3">
        <w:t xml:space="preserve">nsemble </w:t>
      </w:r>
      <w:r>
        <w:t>m</w:t>
      </w:r>
      <w:r w:rsidR="00F56CD3">
        <w:t xml:space="preserve">ethods </w:t>
      </w:r>
      <w:r w:rsidR="000D1F77">
        <w:t xml:space="preserve">performed better than any individual classification method </w:t>
      </w:r>
      <w:r w:rsidR="00C74671">
        <w:t>especially in</w:t>
      </w:r>
      <w:r w:rsidR="000D1F77">
        <w:t xml:space="preserve"> problems </w:t>
      </w:r>
      <w:r w:rsidR="00C74671">
        <w:t>relevant to</w:t>
      </w:r>
      <w:r w:rsidR="000D1F77">
        <w:t xml:space="preserve"> the protein classification domain </w:t>
      </w:r>
      <w:r w:rsidR="001D6056">
        <w:fldChar w:fldCharType="begin" w:fldLock="1"/>
      </w:r>
      <w:r w:rsidR="001D6056">
        <w:instrText>ADDIN CSL_CITATION {"citationItems":[{"id":"ITEM-1","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1","issued":{"date-parts":[["2005"]]},"title":"Decision tree based information integration for automated protein classification","type":"article-journal"},"uris":["http://www.mendeley.com/documents/?uuid=2ef62078-9c78-4fbe-8089-7c611bfb8131"]},{"id":"ITEM-2","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2","issued":{"date-parts":[["2005"]]},"title":"Protein classification with multiple algorithms","type":"paper-conference"},"uris":["http://www.mendeley.com/documents/?uuid=003dc30e-a92b-4788-b572-092ade92fd9c"]},{"id":"ITEM-3","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3","issued":{"date-parts":[["2003"]]},"title":"Multi-class protein fold classification using a new ensemble machine learning approach.","type":"article-journal"},"uris":["http://www.mendeley.com/documents/?uuid=b211d9d7-4daa-420f-bbdf-a2b5bee97021"]}],"mendeley":{"formattedCitation":"[27]–[29]","plainTextFormattedCitation":"[27]–[29]","previouslyFormattedCitation":"[27]–[29]"},"properties":{"noteIndex":0},"schema":"https://github.com/citation-style-language/schema/raw/master/csl-citation.json"}</w:instrText>
      </w:r>
      <w:r w:rsidR="001D6056">
        <w:fldChar w:fldCharType="separate"/>
      </w:r>
      <w:r w:rsidR="001D6056" w:rsidRPr="001D6056">
        <w:rPr>
          <w:noProof/>
        </w:rPr>
        <w:t>[27]–[29]</w:t>
      </w:r>
      <w:r w:rsidR="001D6056">
        <w:fldChar w:fldCharType="end"/>
      </w:r>
      <w:r w:rsidR="000D1F77">
        <w:t xml:space="preserve">. </w:t>
      </w:r>
      <w:proofErr w:type="spellStart"/>
      <w:r w:rsidR="000D1F77">
        <w:t>Camoglu</w:t>
      </w:r>
      <w:proofErr w:type="spellEnd"/>
      <w:r w:rsidR="000D1F77">
        <w:t xml:space="preserve"> et. al used a decision tree based ensemble classifier to classify protein in the SCOP database and showed how it is possible to attain much lower error rates using the ensemble classifier than any individual method</w:t>
      </w:r>
      <w:r w:rsidR="001D6056">
        <w:t xml:space="preserve"> </w:t>
      </w:r>
      <w:r w:rsidR="001D6056">
        <w:fldChar w:fldCharType="begin" w:fldLock="1"/>
      </w:r>
      <w:r w:rsidR="001D6056">
        <w:instrText>ADDIN CSL_CITATION {"citationItems":[{"id":"ITEM-1","itemData":{"DOI":"10.1142/S0219720005001259","ISSN":"02197200","PMID":"16108091","abstract":"We propose a novel technique for automatically generating the SCOP classification of a protein structure with high accuracy. We achieve accurate classification by combining the decisions of multiple methods using the consensus of a committee (or an ensemble) classifier. Our technique, based on decision trees, is rooted in machine learning which shows that by judicially employing component classifiers, an ensemble classifier can be constructed to outperform its components. We use two sequence- and three structure-comparison tools as component classifiers. Given a protein structure and using the joint hypothesis, we first determine if the protein belongs to an existing category (family, superfamily, fold) in the SCOP hierarchy. For the proteins that are predicted as members of the existing categories, we compute their family-, superfamily-, andfold-level classifications using the consensus classifier. We show that we can significantly improve the classification accuracy compared to the individual component classifiers. In particular, we achieve error rates that are 3-12 times less than the individual classifiers' error rates at the family level, 1.5-4.5 times less at the superfamily level, and 1.1-2.4 times less at the fold level. © Imperial College Press.","author":[{"dropping-particle":"","family":"Çamoǧlu","given":"Orhan","non-dropping-particle":"","parse-names":false,"suffix":""},{"dropping-particle":"","family":"Can","given":"Tolga","non-dropping-particle":"","parse-names":false,"suffix":""},{"dropping-particle":"","family":"Singh","given":"Ambuj K.","non-dropping-particle":"","parse-names":false,"suffix":""},{"dropping-particle":"","family":"Wang","given":"Yuan Fang","non-dropping-particle":"","parse-names":false,"suffix":""}],"container-title":"Journal of Bioinformatics and Computational Biology","id":"ITEM-1","issued":{"date-parts":[["2005"]]},"title":"Decision tree based information integration for automated protein classification","type":"article-journal"},"uris":["http://www.mendeley.com/documents/?uuid=2ef62078-9c78-4fbe-8089-7c611bfb8131"]}],"mendeley":{"formattedCitation":"[27]","plainTextFormattedCitation":"[27]","previouslyFormattedCitation":"[27]"},"properties":{"noteIndex":0},"schema":"https://github.com/citation-style-language/schema/raw/master/csl-citation.json"}</w:instrText>
      </w:r>
      <w:r w:rsidR="001D6056">
        <w:fldChar w:fldCharType="separate"/>
      </w:r>
      <w:r w:rsidR="001D6056" w:rsidRPr="001D6056">
        <w:rPr>
          <w:noProof/>
        </w:rPr>
        <w:t>[27]</w:t>
      </w:r>
      <w:r w:rsidR="001D6056">
        <w:fldChar w:fldCharType="end"/>
      </w:r>
      <w:r w:rsidR="000D1F77">
        <w:t xml:space="preserve">. </w:t>
      </w:r>
      <w:proofErr w:type="spellStart"/>
      <w:r w:rsidR="003E0F8B" w:rsidRPr="003E0F8B">
        <w:t>Diplaris</w:t>
      </w:r>
      <w:proofErr w:type="spellEnd"/>
      <w:r w:rsidR="003E0F8B">
        <w:t xml:space="preserve"> et. al. performed an empirical study where they compared the performance of several individual algorithms to solve the motif based classification problem and demonstrated the positive </w:t>
      </w:r>
      <w:r w:rsidR="00E038E1">
        <w:t>effect</w:t>
      </w:r>
      <w:r w:rsidR="003E0F8B">
        <w:t xml:space="preserve"> of combining different classification algorithms on prediction accuracy</w:t>
      </w:r>
      <w:r w:rsidR="001D6056">
        <w:t xml:space="preserve"> </w:t>
      </w:r>
      <w:r w:rsidR="001D6056">
        <w:fldChar w:fldCharType="begin" w:fldLock="1"/>
      </w:r>
      <w:r w:rsidR="001D6056">
        <w:instrText>ADDIN CSL_CITATION {"citationItems":[{"id":"ITEM-1","itemData":{"DOI":"10.1007/11573036_42","ISBN":"3540296735","ISSN":"03029743","abstract":"Nowadays, the number of protein sequences being stored in central protein databases from labs all over the world is constantly increasing. From these proteins only a fraction has been experimentally analyzed in order to detect their structure and hence their function in the corresponding organism. The reason is that experimental determination of structure is labor-intensive and quite time-consuming. Therefore there is the need for automated tools that can classify new proteins to structural families. This paper presents a comparative evaluation of several algorithms that learn such classification models from data concerning patterns of proteins with known structure. In addition, several approaches that combine multiple learning algorithms to increase the accuracy of predictions are evaluated. The results of the experiments provide insights that can help biologists and computer scientists design high-performance protein classification systems of high quality. © Springer-Verlag Berlin Heidelberg 2005.","author":[{"dropping-particle":"","family":"Diplaris","given":"Sotiris","non-dropping-particle":"","parse-names":false,"suffix":""},{"dropping-particle":"","family":"Tsoumakas","given":"Grigorios","non-dropping-particle":"","parse-names":false,"suffix":""},{"dropping-particle":"","family":"Mitkas","given":"Pericles A.","non-dropping-particle":"","parse-names":false,"suffix":""},{"dropping-particle":"","family":"Vlahavas","given":"Ioannis","non-dropping-particle":"","parse-names":false,"suffix":""}],"container-title":"Lecture Notes in Computer Science (including subseries Lecture Notes in Artificial Intelligence and Lecture Notes in Bioinformatics)","id":"ITEM-1","issued":{"date-parts":[["2005"]]},"title":"Protein classification with multiple algorithms","type":"paper-conference"},"uris":["http://www.mendeley.com/documents/?uuid=003dc30e-a92b-4788-b572-092ade92fd9c"]}],"mendeley":{"formattedCitation":"[28]","plainTextFormattedCitation":"[28]","previouslyFormattedCitation":"[28]"},"properties":{"noteIndex":0},"schema":"https://github.com/citation-style-language/schema/raw/master/csl-citation.json"}</w:instrText>
      </w:r>
      <w:r w:rsidR="001D6056">
        <w:fldChar w:fldCharType="separate"/>
      </w:r>
      <w:r w:rsidR="001D6056" w:rsidRPr="001D6056">
        <w:rPr>
          <w:noProof/>
        </w:rPr>
        <w:t>[28]</w:t>
      </w:r>
      <w:r w:rsidR="001D6056">
        <w:fldChar w:fldCharType="end"/>
      </w:r>
      <w:r w:rsidR="003E0F8B">
        <w:t xml:space="preserve">. Tan et. al. illustrated the advantage of using </w:t>
      </w:r>
      <w:r w:rsidR="00253D87">
        <w:t>ensemble classifiers on imbalanced datasets while solving the protein fold classification problem</w:t>
      </w:r>
      <w:r w:rsidR="001D6056">
        <w:t xml:space="preserve"> </w:t>
      </w:r>
      <w:r w:rsidR="001D6056">
        <w:fldChar w:fldCharType="begin" w:fldLock="1"/>
      </w:r>
      <w:r w:rsidR="001D6056">
        <w:instrText>ADDIN CSL_CITATION {"citationItems":[{"id":"ITEM-1","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1","issued":{"date-parts":[["2003"]]},"title":"Multi-class protein fold classification using a new ensemble machine learning approach.","type":"article-journal"},"uris":["http://www.mendeley.com/documents/?uuid=b211d9d7-4daa-420f-bbdf-a2b5bee97021"]}],"mendeley":{"formattedCitation":"[29]","plainTextFormattedCitation":"[29]","previouslyFormattedCitation":"[29]"},"properties":{"noteIndex":0},"schema":"https://github.com/citation-style-language/schema/raw/master/csl-citation.json"}</w:instrText>
      </w:r>
      <w:r w:rsidR="001D6056">
        <w:fldChar w:fldCharType="separate"/>
      </w:r>
      <w:r w:rsidR="001D6056" w:rsidRPr="001D6056">
        <w:rPr>
          <w:noProof/>
        </w:rPr>
        <w:t>[29]</w:t>
      </w:r>
      <w:r w:rsidR="001D6056">
        <w:fldChar w:fldCharType="end"/>
      </w:r>
      <w:r w:rsidR="00253D87">
        <w:t xml:space="preserve">. </w:t>
      </w:r>
      <w:r w:rsidR="00545134">
        <w:t xml:space="preserve">Similarly, </w:t>
      </w:r>
      <w:proofErr w:type="spellStart"/>
      <w:r w:rsidR="00253D87">
        <w:t>Caragea</w:t>
      </w:r>
      <w:proofErr w:type="spellEnd"/>
      <w:r w:rsidR="00253D87">
        <w:t xml:space="preserve"> et. al. </w:t>
      </w:r>
      <w:r w:rsidR="00545134">
        <w:t>trained an ensemble of SVM classifiers to predict glycosylation sites in amino acid residues and found that an ensemble of SVMs outperformed an individual SVM trained on imbalanced and balanced data</w:t>
      </w:r>
      <w:r w:rsidR="001D6056">
        <w:t xml:space="preserve"> </w:t>
      </w:r>
      <w:r w:rsidR="001D6056">
        <w:fldChar w:fldCharType="begin" w:fldLock="1"/>
      </w:r>
      <w:r w:rsidR="000F0071">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mendeley":{"formattedCitation":"[30]","plainTextFormattedCitation":"[30]","previouslyFormattedCitation":"[30]"},"properties":{"noteIndex":0},"schema":"https://github.com/citation-style-language/schema/raw/master/csl-citation.json"}</w:instrText>
      </w:r>
      <w:r w:rsidR="001D6056">
        <w:fldChar w:fldCharType="separate"/>
      </w:r>
      <w:r w:rsidR="001D6056" w:rsidRPr="001D6056">
        <w:rPr>
          <w:noProof/>
        </w:rPr>
        <w:t>[30]</w:t>
      </w:r>
      <w:r w:rsidR="001D6056">
        <w:fldChar w:fldCharType="end"/>
      </w:r>
      <w:r w:rsidR="00545134">
        <w:t>.</w:t>
      </w:r>
    </w:p>
    <w:p w14:paraId="3A856092" w14:textId="77777777" w:rsidR="000B4B0A" w:rsidRDefault="000B4B0A" w:rsidP="00507E71"/>
    <w:p w14:paraId="5C87915B" w14:textId="2D554002" w:rsidR="00B4517B" w:rsidRDefault="00507E71" w:rsidP="00507E71">
      <w:r w:rsidRPr="00507E71">
        <w:t>The goal of this study is to classify plant acyl-ACP Thioesterases (TE) based on their substrate specificity</w:t>
      </w:r>
      <w:r>
        <w:t xml:space="preserve">. </w:t>
      </w:r>
      <w:r w:rsidR="00047074">
        <w:t>Information about characterized TEs were collected as a part of this study from multiple literature sources</w:t>
      </w:r>
      <w:r w:rsidR="000F0071">
        <w:t xml:space="preserve"> </w:t>
      </w:r>
      <w:r w:rsidR="000F0071">
        <w:fldChar w:fldCharType="begin" w:fldLock="1"/>
      </w:r>
      <w:r w:rsidR="000F0071">
        <w:instrText>ADDIN CSL_CITATION {"citationItems":[{"id":"ITEM-1","itemData":{"DOI":"10.1073/pnas.92.23.10639","ISSN":"00278424","PMID":"7479856","abstract":"The plant acyl-acyl carrier protein (ACP) thioesterases (TEs) are of biochemical interest because of their roles in fatty acid synthesis and their utilities in the bioengineering of plant seed oils. When the FatB1 cDNA encoding a 12:0-ACP TE (Uc FatB1) from California bay, Umbellularia californica (Uc) was expressed in Escherichia coil and in developing oilseeds of the plants Arabidopsis thaliana and Brassica napus, large amounts of laurate (12:0) and small amounts of myristate (14:0) were accumulated. We have isolated a TE cDNA from camphor (Cinnamomum camphorum) (Cc) seeds that shares 92% amino acid identity with Uc FatB1. This TE, Cc FatB1, mainly hydrolyzes 14:0-ACP as shown by E. coli expression. We have investigated the roles of the N. and C-terminal regions in determining substrate specificity by constructing two chimeric enzymes, in which the N-terminal portion of one protein is fused to the C-terminal portion of the other. Our results show that the C-terminal two-thirds of the protein is critical for the specificity. By site-directed mutagenesis, we have replaced several amino acids in Uc FatB1 by using the Cc FatB1 sequence as a guide. A double mutant, which changes Met-197 to an Arg and Arg-199 to a His (MI97R/R199H), turns Uc FatB1 into a 12:0/14:0 TE with equal preference for both substrates. Another mutation, T231K, by itself dues not effect the specificity. However, when it is combined with the double mutant to generate a triple mutant (M197R/R199H/T231K), Uc FatB1 is converted to a 14:0-ACP TE. Expression of the double-mutant cDNA in E. coli K27, a strain deficient in fatty acid degradation, results in accumulation of similar amounts of 12:0 and 14:0. Meanwhile the E. coli expressing the triple. mutant cDNA produces predominantly 14:0 with very small amounts of 12:0. Kinetic studies indicate that both wild-type Uc FatB1 and the triple mutant have similar values of K(m,app) with respect to 14:0-ACP. Inhibitory studies also show that 12:0- ACP is a good competitive inhibitor with respect to 14:0-ACP in both the wild type and the triple mutant. These results imply that both 12:0- and 14:0-ACP can bind to the two proteins equally well, but in the case of the triple mutant, the hydrolysis of 12:0-ACP is severely impaired. The ability to modify TE specificity should allow the production of additional 'designer oils' in genetically engineered plants.","author":[{"dropping-particle":"","family":"Yuan","given":"Ling","non-dropping-particle":"","parse-names":false,"suffix":""},{"dropping-particle":"","family":"Voelker","given":"Toni A.","non-dropping-particle":"","parse-names":false,"suffix":""},{"dropping-particle":"","family":"Hawkins","given":"Deborah J.","non-dropping-particle":"","parse-names":false,"suffix":""}],"container-title":"Proceedings of the National Academy of Sciences of the United States of America","id":"ITEM-1","issued":{"date-parts":[["1995"]]},"title":"Modification of the substrate specificity of an acyl-acyl carrier protein thioesterase by protein engineering","type":"article-journal"},"uris":["http://www.mendeley.com/documents/?uuid=50d55bcb-9b1b-455b-84bd-b489666703ef"]},{"id":"ITEM-2","itemData":{"DOI":"10.1105/tpc.7.3.359","ISSN":"10404651","PMID":"7734968","author":[{"dropping-particle":"","family":"Jones","given":"A.","non-dropping-particle":"","parse-names":false,"suffix":""},{"dropping-particle":"","family":"Davies","given":"H. M.","non-dropping-particle":"","parse-names":false,"suffix":""},{"dropping-particle":"","family":"Voelker","given":"T. A.","non-dropping-particle":"","parse-names":false,"suffix":""}],"container-title":"Plant Cell","id":"ITEM-2","issued":{"date-parts":[["1995"]]},"title":"Palmitoyl-acyl carrier protein (ACP) thioesterase and the evolutionary origin of plant acyl-ACP thioesterases","type":"article-journal"},"uris":["http://www.mendeley.com/documents/?uuid=33d82d4b-0e2e-4933-a55b-26a778143e54"]},{"id":"ITEM-3","itemData":{"DOI":"10.1128/jb.176.23.7320-7327.1994","ISSN":"00219193","PMID":"7961504","abstract":"The expression of a plant (Umbellularia californica) medium-chain acyl- acyl carrier protein (ACP) thioesterase (BTE) cDNA in Escherichia coli results in a very high level of extractable medium-chain-specific hydrolytic activity but causes only a minor accumulation of medium-chain fatty acids. BTE's full impact on the bacterial fatty acid synthase is apparent only after expression in a strain deficient in fatty acid degradation, in which BTE increases the total fatty acid output of the bacterial cultures fourfold. Laurate (12:0), normally a minor fatty acid component of E. coli, becomes predominant, is secreted into the medium, and can accumulate to a level comparable to the total dry weight of the bacteria. Also, large quantities of 12:1, 14:0, and 14:1 are made. At the end of exponential growth, the pathway of saturated fatty acids is almost 100% diverted by BTE to the production of free medium-chain fatty acids, starving the cells for saturated acyl-ACP substrates for lipid biosynthesis. This results in drastic changes in membrane lipid composition from predominantly 16:0 to 18:1. The continued hydrolysis of medium-chain ACPs by the BTE causes the bacterial fatty acid synthase to produce fatty acids even when membrane production has ceased in stationary phase, which shows that the fatty acid synthesis rate can be uncoupled from phospholipid biosynthesis and suggests that acyl-ACP intermediates might normally act as feedback inhibitors for fatty acid synthase. As the fatty acid synthesis is increasingly diverted to medium chains with the onset of stationary phase, the rate of C12 production increases relative to C14 production. This observation is consistent with activity of the BTE on free acyl-ACP pools, as opposed to its interaction with fatty acid synthase-bound substrates.","author":[{"dropping-particle":"","family":"Voelker","given":"T. A.","non-dropping-particle":"","parse-names":false,"suffix":""},{"dropping-particle":"","family":"Davies","given":"H. M.","non-dropping-particle":"","parse-names":false,"suffix":""}],"container-title":"Journal of Bacteriology","id":"ITEM-3","issued":{"date-parts":[["1994"]]},"title":"Alteration of the specificity and regulation of fatty acid synthesis of Escherichia coli by expression of a plant medium-chain acyl-acyl carrier protein thioesterase","type":"article-journal"},"uris":["http://www.mendeley.com/documents/?uuid=a1325d0f-3768-4a3f-a1bd-ab5cb6dec735"]},{"id":"ITEM-4","itemData":{"DOI":"10.1038/s41467-018-03310-z","ISSN":"20411723","PMID":"29491418","abstract":"The substrate specificity of acyl-ACP thioesterase (TE) plays an essential role in controlling the fatty acid profile produced by type II fatty acid synthases. Here we identify two groups of residues that synergistically determine different substrate specificities of two acyl-ACP TEs from Cuphea viscosissima (CvFatB1 and CvFatB2). One group (V194, V217, N223, R226, R227, and I268 in CvFatB2) is critical in determining the structure and depth of a hydrophobic cavity in the N-terminal hotdog domain that binds the substrate's acyl moiety. The other group (255-RKLSKI-260 and 285-RKLPKL-289 in CvFatB2) defines positively charged surface patches that may facilitate binding of the ACP moiety. Mutagenesis of residues within these two groups results in distinct synthetic acyl-ACP TEs that efficiently hydrolyze substrates with even shorter chains (C4-to C8-ACPs). These insights into structural determinants of acyl-ACP TE substrate specificity are useful in modifying this enzyme for tailored fatty acid production in engineered organisms.","author":[{"dropping-particle":"","family":"Jing","given":"Fuyuan","non-dropping-particle":"","parse-names":false,"suffix":""},{"dropping-particle":"","family":"Zhao","given":"Le","non-dropping-particle":"","parse-names":false,"suffix":""},{"dropping-particle":"","family":"Yandeau-Nelson","given":"Marna D.","non-dropping-particle":"","parse-names":false,"suffix":""},{"dropping-particle":"","family":"Nikolau","given":"Basil J.","non-dropping-particle":"","parse-names":false,"suffix":""}],"container-title":"Nature Communications","id":"ITEM-4","issued":{"date-parts":[["2018"]]},"title":"Two distinct domains contribute to the substrate acyl chain length selectivity of plant acyl-ACP thioesterase","type":"article-journal"},"uris":["http://www.mendeley.com/documents/?uuid=0836301b-ab03-42ba-b4b1-af6471a1348b"]}],"mendeley":{"formattedCitation":"[31]–[34]","plainTextFormattedCitation":"[31]–[34]","previouslyFormattedCitation":"[31]–[34]"},"properties":{"noteIndex":0},"schema":"https://github.com/citation-style-language/schema/raw/master/csl-citation.json"}</w:instrText>
      </w:r>
      <w:r w:rsidR="000F0071">
        <w:fldChar w:fldCharType="separate"/>
      </w:r>
      <w:r w:rsidR="000F0071" w:rsidRPr="000F0071">
        <w:rPr>
          <w:noProof/>
        </w:rPr>
        <w:t>[31]–[34]</w:t>
      </w:r>
      <w:r w:rsidR="000F0071">
        <w:fldChar w:fldCharType="end"/>
      </w:r>
      <w:r w:rsidR="006B4623">
        <w:t xml:space="preserve"> </w:t>
      </w:r>
      <w:r w:rsidR="00047074">
        <w:t>and they were categorized into three different classes in order to formulate a multi-class classification problem. To solve the classification problem</w:t>
      </w:r>
      <w:r w:rsidR="00EF380E">
        <w:t>,</w:t>
      </w:r>
      <w:r w:rsidR="00D27071">
        <w:t xml:space="preserve"> </w:t>
      </w:r>
      <w:r w:rsidR="00EF380E">
        <w:t xml:space="preserve">a stacked ensemble framework </w:t>
      </w:r>
      <w:r w:rsidR="00D27071">
        <w:t xml:space="preserve">was developed </w:t>
      </w:r>
      <w:r w:rsidR="00EF380E">
        <w:t xml:space="preserve">that comprises of three base </w:t>
      </w:r>
      <w:r w:rsidR="00EF380E">
        <w:t>learners</w:t>
      </w:r>
      <w:r w:rsidR="00EF380E">
        <w:t xml:space="preserve"> </w:t>
      </w:r>
      <w:r w:rsidR="00EF380E">
        <w:t xml:space="preserve">trained using three different feature extraction techniques from protein primary sequences </w:t>
      </w:r>
      <w:r w:rsidR="00EF380E">
        <w:t xml:space="preserve">and a meta learner which </w:t>
      </w:r>
      <w:r w:rsidR="00EF380E">
        <w:t>combines the output of the three base learners by applying</w:t>
      </w:r>
      <w:r w:rsidR="00EF380E">
        <w:t xml:space="preserve"> a majority voting criterion to predict the substrate specificit</w:t>
      </w:r>
      <w:r w:rsidR="00047074">
        <w:t>y class</w:t>
      </w:r>
      <w:r w:rsidR="00EF380E">
        <w:t xml:space="preserve"> of TEs</w:t>
      </w:r>
      <w:r w:rsidR="00EF380E">
        <w:t>.</w:t>
      </w:r>
      <w:r w:rsidR="0091288A">
        <w:t xml:space="preserve"> </w:t>
      </w:r>
      <w:r w:rsidR="00047074">
        <w:t xml:space="preserve">The purpose of using an ensemble method was to deal with the imbalanced dataset and get high prediction accuracy. </w:t>
      </w:r>
      <w:r w:rsidR="0091288A">
        <w:t xml:space="preserve">Our results illustrate the advantage of using an ensemble method </w:t>
      </w:r>
      <w:r w:rsidR="00C73224">
        <w:t xml:space="preserve">with imbalanced dataset </w:t>
      </w:r>
      <w:r w:rsidR="00047074">
        <w:t>compared to any individual method,</w:t>
      </w:r>
      <w:r w:rsidR="0091288A">
        <w:t xml:space="preserve"> in accordance with previous studies</w:t>
      </w:r>
      <w:r w:rsidR="006B4623">
        <w:t xml:space="preserve"> </w:t>
      </w:r>
      <w:r w:rsidR="000F0071">
        <w:fldChar w:fldCharType="begin" w:fldLock="1"/>
      </w:r>
      <w:r w:rsidR="000F0071">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id":"ITEM-2","itemData":{"DOI":"10.11234/gi1990.14.206","ISSN":"09199454","PMID":"15706535","abstract":"Protein structure classification represents an important process in understanding the associations between sequence and structure as well as possible functional and evolutionary relationships. Recent structural genomics initiatives and other high-throughput experiments have populated the biological databases at a rapid pace. The amount of structural data has made traditional methods such as manual inspection of the protein structure become impossible. Machine learning has been widely applied to bioinformatics and has gained a lot of success in this research area. This work proposes a novel ensemble machine learning method that improves the coverage of the classifiers under the multi-class imbalanced sample sets by integrating knowledge induced from different base classifiers, and we illustrate this idea in classifying multi-class SCOP protein fold data. We have compared our approach with PART and show that our method improves the sensitivity of the classifier in protein fold classification. Furthermore, we have extended this method to learning over multiple data types, preserving the independence of their corresponding data sources, and show that our new approach performs at least as well as the traditional technique over a single joined data source. These experimental results are encouraging, and can be applied to other bioinformatics problems similarly characterised by multi-class imbalanced data sets held in multiple data sources.","author":[{"dropping-particle":"","family":"Tan","given":"Aik Choon","non-dropping-particle":"","parse-names":false,"suffix":""},{"dropping-particle":"","family":"Gilbert","given":"David","non-dropping-particle":"","parse-names":false,"suffix":""},{"dropping-particle":"","family":"Deville","given":"Yves","non-dropping-particle":"","parse-names":false,"suffix":""}],"container-title":"Genome informatics. International Conference on Genome Informatics","id":"ITEM-2","issued":{"date-parts":[["2003"]]},"title":"Multi-class protein fold classification using a new ensemble machine learning approach.","type":"article-journal"},"uris":["http://www.mendeley.com/documents/?uuid=b211d9d7-4daa-420f-bbdf-a2b5bee97021"]}],"mendeley":{"formattedCitation":"[29], [30]","plainTextFormattedCitation":"[29], [30]","previouslyFormattedCitation":"[29], [30]"},"properties":{"noteIndex":0},"schema":"https://github.com/citation-style-language/schema/raw/master/csl-citation.json"}</w:instrText>
      </w:r>
      <w:r w:rsidR="000F0071">
        <w:fldChar w:fldCharType="separate"/>
      </w:r>
      <w:r w:rsidR="000F0071" w:rsidRPr="000F0071">
        <w:rPr>
          <w:noProof/>
        </w:rPr>
        <w:t>[29], [30]</w:t>
      </w:r>
      <w:r w:rsidR="000F0071">
        <w:fldChar w:fldCharType="end"/>
      </w:r>
      <w:r w:rsidR="0091288A">
        <w:t>. The</w:t>
      </w:r>
      <w:r w:rsidR="00EF380E">
        <w:t xml:space="preserve"> base learners </w:t>
      </w:r>
      <w:r w:rsidR="0091288A">
        <w:t xml:space="preserve">in the ensemble </w:t>
      </w:r>
      <w:r w:rsidR="00EF380E">
        <w:t>are</w:t>
      </w:r>
      <w:r w:rsidR="00EF380E">
        <w:t xml:space="preserve"> </w:t>
      </w:r>
      <w:r w:rsidR="00EF380E">
        <w:t xml:space="preserve">all SVM classifiers similar to the works of </w:t>
      </w:r>
      <w:proofErr w:type="spellStart"/>
      <w:r w:rsidR="00754C4F">
        <w:t>Caragea</w:t>
      </w:r>
      <w:proofErr w:type="spellEnd"/>
      <w:r w:rsidR="00754C4F">
        <w:t xml:space="preserve"> et. al. </w:t>
      </w:r>
      <w:r w:rsidR="000F0071">
        <w:fldChar w:fldCharType="begin" w:fldLock="1"/>
      </w:r>
      <w:r w:rsidR="000F0071">
        <w:instrText>ADDIN CSL_CITATION {"citationItems":[{"id":"ITEM-1","itemData":{"DOI":"10.1186/1471-2105-8-438","ISSN":"14712105","PMID":"17996106","abstract":"Background: Glycosylation is one of the most complex post-translational modifications (PTMs) of proteins in eukaryotic cells. Glycosylation plays an important role in biological processes ranging from protein folding and subcellular localization, to ligand recognition and cell-cell interactions. Experimental identification of glycosylation sites is expensive and laborious. Hence, there is significant interest in the development of computational methods for reliable prediction of glycosylation sites from amino acid sequences. Results: We explore machine learning methods for training classifiers to predict the amino acid residues that are likely to be glycosylated using information derived from the target amino acid residue and its sequence neighbors. We compare the performance of Support Vector Machine classifiers and ensembles of Support Vector Machine classifiers trained on a dataset of experimentally determined N-linked, O-linked, and C-linked glycosylation sites extracted from O-GlycBase version 6.00, a database of 242 proteins from several different species. The results of our experiments show that the ensembles of Support Vector Machine classifiers outperform single Support Vector Machine classifiers on the problem of predicting glycosylation sites in terms of a range of standard measures for comparing the performance of classifiers. The resulting methods have been implemented in EnsembleGly, a web server for glycosylation site prediction. Conclusion: Ensembles of Support Vector Machine classifiers offer an accurate and reliable approach to automated identification of putative glycosylation sites in glycoprotein sequences. © 2007 Caragea et al; licensee BioMed Central Ltd.","author":[{"dropping-particle":"","family":"Caragea","given":"Cornelia","non-dropping-particle":"","parse-names":false,"suffix":""},{"dropping-particle":"","family":"Sinapov","given":"Jivko","non-dropping-particle":"","parse-names":false,"suffix":""},{"dropping-particle":"","family":"Silvescu","given":"Adrian","non-dropping-particle":"","parse-names":false,"suffix":""},{"dropping-particle":"","family":"Dobbs","given":"Drena","non-dropping-particle":"","parse-names":false,"suffix":""},{"dropping-particle":"","family":"Honavar","given":"Vasant","non-dropping-particle":"","parse-names":false,"suffix":""}],"container-title":"BMC Bioinformatics","id":"ITEM-1","issued":{"date-parts":[["2007"]]},"title":"Glycosylation site prediction using ensembles of Support Vector Machine classifiers","type":"article-journal"},"uris":["http://www.mendeley.com/documents/?uuid=3cb6d999-de96-4aed-854e-3530fe8432db"]}],"mendeley":{"formattedCitation":"[30]","plainTextFormattedCitation":"[30]","previouslyFormattedCitation":"[30]"},"properties":{"noteIndex":0},"schema":"https://github.com/citation-style-language/schema/raw/master/csl-citation.json"}</w:instrText>
      </w:r>
      <w:r w:rsidR="000F0071">
        <w:fldChar w:fldCharType="separate"/>
      </w:r>
      <w:r w:rsidR="000F0071" w:rsidRPr="000F0071">
        <w:rPr>
          <w:noProof/>
        </w:rPr>
        <w:t>[30]</w:t>
      </w:r>
      <w:r w:rsidR="000F0071">
        <w:fldChar w:fldCharType="end"/>
      </w:r>
      <w:r w:rsidR="006B4623">
        <w:t xml:space="preserve"> </w:t>
      </w:r>
      <w:r w:rsidR="00754C4F">
        <w:t xml:space="preserve">and </w:t>
      </w:r>
      <w:proofErr w:type="spellStart"/>
      <w:r w:rsidR="00754C4F">
        <w:t>Nanni</w:t>
      </w:r>
      <w:proofErr w:type="spellEnd"/>
      <w:r w:rsidR="00754C4F">
        <w:t xml:space="preserve"> et. al. </w:t>
      </w:r>
      <w:r w:rsidR="000F0071">
        <w:fldChar w:fldCharType="begin" w:fldLock="1"/>
      </w:r>
      <w:r w:rsidR="00D87733">
        <w:instrText>ADDIN CSL_CITATION {"citationItems":[{"id":"ITEM-1","itemData":{"DOI":"10.1155/2014/236717","ISSN":"1537744X","PMID":"25028675","abstract":"Many domains would benefit from reliable and efficient systems for automatic protein classification. An area of particular interest in recent studies on automatic protein classification is the exploration of new methods for extracting features from a protein that work well for specific problems. These methods, however, are not generalizable and have proven useful in only a few domains. Our goal is to evaluate several feature extraction approaches for representing proteins by testing them across multiple datasets. Different types of protein representations are evaluated: those starting from the position specific scoring matrix of the proteins (PSSM), those derived from the amino-acid sequence, two matrix representations, and features taken from the 3D tertiary structure of the protein. We also test new variants of proteins descriptors. We develop our system experimentally by comparing and combining different descriptors taken from the protein representations. Each descriptor is used to train a separate support vector machine (SVM), and the results are combined by sum rule. Some stand-alone descriptors work well on some datasets but not on others. Through fusion, the different descriptors provide a performance that works well across all tested datasets, in some cases performing better than the state-of-the-art. © 2014 Loris Nanni et al.","author":[{"dropping-particle":"","family":"Nanni","given":"Loris","non-dropping-particle":"","parse-names":false,"suffix":""},{"dropping-particle":"","family":"Lumini","given":"Alessandra","non-dropping-particle":"","parse-names":false,"suffix":""},{"dropping-particle":"","family":"Brahnam","given":"Sheryl","non-dropping-particle":"","parse-names":false,"suffix":""}],"container-title":"Scientific World Journal","id":"ITEM-1","issued":{"date-parts":[["2014"]]},"title":"An empirical study of different approaches for protein classification","type":"article-journal"},"uris":["http://www.mendeley.com/documents/?uuid=82874ae1-eb9e-4d55-a6f0-73b1abb95f7d"]}],"mendeley":{"formattedCitation":"[20]","plainTextFormattedCitation":"[20]","previouslyFormattedCitation":"[20]"},"properties":{"noteIndex":0},"schema":"https://github.com/citation-style-language/schema/raw/master/csl-citation.json"}</w:instrText>
      </w:r>
      <w:r w:rsidR="000F0071">
        <w:fldChar w:fldCharType="separate"/>
      </w:r>
      <w:r w:rsidR="000F0071" w:rsidRPr="000F0071">
        <w:rPr>
          <w:noProof/>
        </w:rPr>
        <w:t>[20]</w:t>
      </w:r>
      <w:r w:rsidR="000F0071">
        <w:fldChar w:fldCharType="end"/>
      </w:r>
      <w:r w:rsidR="006B4623">
        <w:t xml:space="preserve"> </w:t>
      </w:r>
      <w:r w:rsidR="00754C4F">
        <w:t>where they have used an ensemble of SVMs to boost prediction accuracy. SVM</w:t>
      </w:r>
      <w:r w:rsidR="00D27071">
        <w:t xml:space="preserve"> was selected</w:t>
      </w:r>
      <w:r w:rsidR="00754C4F">
        <w:t xml:space="preserve"> as </w:t>
      </w:r>
      <w:r w:rsidR="00D27071">
        <w:t>the</w:t>
      </w:r>
      <w:r w:rsidR="00754C4F">
        <w:t xml:space="preserve"> primary learning algorithm because of their ability to deal with hi</w:t>
      </w:r>
      <w:r w:rsidR="00092FE1">
        <w:t xml:space="preserve">gh dimensional dataset and generalizability </w:t>
      </w:r>
      <w:r w:rsidR="00D87733">
        <w:fldChar w:fldCharType="begin" w:fldLock="1"/>
      </w:r>
      <w:r w:rsidR="00D87733">
        <w:instrText>ADDIN CSL_CITATION {"citationItems":[{"id":"ITEM-1","itemData":{"DOI":"10.1371/journal.pcbi.1000173","ISSN":"1553734X","PMID":"18974822","author":[{"dropping-particle":"","family":"Ben-Hur","given":"Asa","non-dropping-particle":"","parse-names":false,"suffix":""},{"dropping-particle":"","family":"Ong","given":"Cheng Soon","non-dropping-particle":"","parse-names":false,"suffix":""},{"dropping-particle":"","family":"Sonnenburg","given":"Sören","non-dropping-particle":"","parse-names":false,"suffix":""},{"dropping-particle":"","family":"Schölkopf","given":"Bernhard","non-dropping-particle":"","parse-names":false,"suffix":""},{"dropping-particle":"","family":"Rätsch","given":"Gunnar","non-dropping-particle":"","parse-names":false,"suffix":""}],"container-title":"PLoS Computational Biology","id":"ITEM-1","issued":{"date-parts":[["2008"]]},"title":"Support vector machines and kernels for computational biology","type":"article-journal"},"uris":["http://www.mendeley.com/documents/?uuid=4daa390b-dffe-4d6e-81a1-74e87f4847b2"]}],"mendeley":{"formattedCitation":"[35]","plainTextFormattedCitation":"[35]","previouslyFormattedCitation":"[35]"},"properties":{"noteIndex":0},"schema":"https://github.com/citation-style-language/schema/raw/master/csl-citation.json"}</w:instrText>
      </w:r>
      <w:r w:rsidR="00D87733">
        <w:fldChar w:fldCharType="separate"/>
      </w:r>
      <w:r w:rsidR="00D87733" w:rsidRPr="00D87733">
        <w:rPr>
          <w:noProof/>
        </w:rPr>
        <w:t>[35]</w:t>
      </w:r>
      <w:r w:rsidR="00D87733">
        <w:fldChar w:fldCharType="end"/>
      </w:r>
      <w:r w:rsidR="00092FE1">
        <w:t xml:space="preserve">. We have also experimented with more complex models like Neural Network and Gradient Boosted </w:t>
      </w:r>
      <w:r w:rsidR="00092FE1">
        <w:lastRenderedPageBreak/>
        <w:t xml:space="preserve">Trees as the base learner, but they were both outperformed by SVM </w:t>
      </w:r>
      <w:r w:rsidR="009F1C5F">
        <w:t xml:space="preserve">in terms of accuracy </w:t>
      </w:r>
      <w:r w:rsidR="00092FE1">
        <w:t>on separate held-out validation set.</w:t>
      </w:r>
      <w:r w:rsidR="00D27071">
        <w:t xml:space="preserve"> The proteins were represented by their amino acid sequences. The three feature extraction techniques used were the spectrum kernel</w:t>
      </w:r>
      <w:r w:rsidR="0091703E">
        <w:t xml:space="preserve"> </w:t>
      </w:r>
      <w:r w:rsidR="00D27071">
        <w:t>introduced by Leslie et. al.</w:t>
      </w:r>
      <w:r w:rsidR="006B4623">
        <w:t xml:space="preserve"> </w:t>
      </w:r>
      <w:r w:rsidR="00D87733">
        <w:fldChar w:fldCharType="begin" w:fldLock="1"/>
      </w:r>
      <w:r w:rsidR="003E461B">
        <w:instrText>ADDIN CSL_CITATION {"citationItems":[{"id":"ITEM-1","itemData":{"DOI":"10.1142/9789812799623_0053","ISSN":"2335-6928","PMID":"11928508","abstract":"We introduce a new sequence-similarity kernel, the spectrum kernel, for use with support vector machines (SVMs) in a discriminative approach to the protein classification problem. Our kernel is conceptually simple and efficient to compute and, in experiments on the SCOP database, performs well in comparison with state-of-the-art methods for homology detection. Moreover, our method produces an SVM classifier that allows linear time classification of test sequences. Our experiments provide evidence that string-based kernels, in conjunction with SVMs, could offer a viable and computationally efficient alternative to other methods of protein classification and homology detection.","author":[{"dropping-particle":"","family":"Leslie","given":"Christina","non-dropping-particle":"","parse-names":false,"suffix":""},{"dropping-particle":"","family":"Eskin","given":"Eleazar","non-dropping-particle":"","parse-names":false,"suffix":""},{"dropping-particle":"","family":"Noble","given":"William Stafford","non-dropping-particle":"","parse-names":false,"suffix":""}],"container-title":"Pacific Symposium on Biocomputing. Pacific Symposium on Biocomputing","id":"ITEM-1","issued":{"date-parts":[["2002"]]},"title":"The spectrum kernel: a string kernel for SVM protein classification.","type":"article-journal"},"uris":["http://www.mendeley.com/documents/?uuid=7e649d93-809a-4f01-85a9-7b0d3098e05d"]}],"mendeley":{"formattedCitation":"[12]","plainTextFormattedCitation":"[12]","previouslyFormattedCitation":"[12]"},"properties":{"noteIndex":0},"schema":"https://github.com/citation-style-language/schema/raw/master/csl-citation.json"}</w:instrText>
      </w:r>
      <w:r w:rsidR="00D87733">
        <w:fldChar w:fldCharType="separate"/>
      </w:r>
      <w:r w:rsidR="00D87733" w:rsidRPr="00D87733">
        <w:rPr>
          <w:noProof/>
        </w:rPr>
        <w:t>[12]</w:t>
      </w:r>
      <w:r w:rsidR="00D87733">
        <w:fldChar w:fldCharType="end"/>
      </w:r>
      <w:r w:rsidR="00D27071">
        <w:t>, a variant of the spectrum kernel, where the amino acids were first grouped into 6 categories to create a compressed representation based on their physicochemical attributes and the spectrum kernel was used to extract features from this compressed representation</w:t>
      </w:r>
      <w:r w:rsidR="00234CA6">
        <w:t xml:space="preserve">, and a newly introduced feature representation technique, </w:t>
      </w:r>
      <w:proofErr w:type="spellStart"/>
      <w:r w:rsidR="00234CA6">
        <w:t>autopos</w:t>
      </w:r>
      <w:proofErr w:type="spellEnd"/>
      <w:r w:rsidR="00234CA6">
        <w:t xml:space="preserve"> detection, which automatically detects the positions within the protein sequence which are maximally correlated with the functional attribute of the proteins.</w:t>
      </w:r>
      <w:r w:rsidR="00981F4B">
        <w:t xml:space="preserve"> These three different feature representation</w:t>
      </w:r>
      <w:r w:rsidR="00234CA6">
        <w:t xml:space="preserve"> </w:t>
      </w:r>
      <w:r w:rsidR="00981F4B">
        <w:t xml:space="preserve">techniques were used to train the three base models in the ensemble. </w:t>
      </w:r>
      <w:r w:rsidR="00D87733">
        <w:t xml:space="preserve">We have also analyzed the effect of using other representation techniques which extracts physicochemical attributes from protein sequences like CTD </w:t>
      </w:r>
      <w:r w:rsidR="003E461B">
        <w:fldChar w:fldCharType="begin" w:fldLock="1"/>
      </w:r>
      <w:r w:rsidR="00906F62">
        <w:instrText>ADDIN CSL_CITATION {"citationItems":[{"id":"ITEM-1","itemData":{"DOI":"10.1093/bioinformatics/17.4.349","ISSN":"13674803","PMID":"11301304","abstract":"Motivation: Protein fold recognition is an important approach to structure discovery without relying on sequence similarity. We study this approach with new multi-class classification methods and examined many issues important for a practical recognition system. Results: Most current discriminative methods for protein fold prediction use the one-against-others method, which has the well-known 'False Positives' problem. We investigated two new methods: the unique one-against-others and the all-against-all methods. Both improve prediction accuracy by 14-110% on a dataset containing 27 SCOP folds. We used the Support Vector Machine (SVM) and the Neural Network (NN) learning methods as base classifiers. SVMs converges fast and leads to high accuracy. When scores of multiple parameter datasets are combined, majority voting reduces noise and increases recognition accuracy. We examined many issues involved with large number of classes, including dependencies of prediction accuracy on the number of folds and on the number of representatives in a fold. Overall, recognition systems achieve 56% fold prediction accuracy on a protein test dataset, where most of the proteins have below 25% sequence identity with the proteins used in training.","author":[{"dropping-particle":"","family":"Ding","given":"C. H.Q.","non-dropping-particle":"","parse-names":false,"suffix":""},{"dropping-particle":"","family":"Dubchak","given":"I.","non-dropping-particle":"","parse-names":false,"suffix":""}],"container-title":"Bioinformatics","id":"ITEM-1","issued":{"date-parts":[["2001"]]},"title":"Multi-class protein fold recognition using support vector machines and neural networks","type":"article-journal"},"uris":["http://www.mendeley.com/documents/?uuid=2d655394-fe3b-4459-bbca-4d14de37c906"]}],"mendeley":{"formattedCitation":"[11]","plainTextFormattedCitation":"[11]","previouslyFormattedCitation":"[11]"},"properties":{"noteIndex":0},"schema":"https://github.com/citation-style-language/schema/raw/master/csl-citation.json"}</w:instrText>
      </w:r>
      <w:r w:rsidR="003E461B">
        <w:fldChar w:fldCharType="separate"/>
      </w:r>
      <w:r w:rsidR="003E461B" w:rsidRPr="003E461B">
        <w:rPr>
          <w:noProof/>
        </w:rPr>
        <w:t>[11]</w:t>
      </w:r>
      <w:r w:rsidR="003E461B">
        <w:fldChar w:fldCharType="end"/>
      </w:r>
      <w:r w:rsidR="00D87733">
        <w:t xml:space="preserve"> but they lowered the performance of the ensemble. </w:t>
      </w:r>
      <w:r w:rsidR="00FA3F62">
        <w:t xml:space="preserve">The feature vectors generated through the extraction process were decomposed into lower dimensional and linearly uncorrelated features using Principal Component Analysis. The reduction in dimensionality of the feature vectors was performed to prevent overfitting. </w:t>
      </w:r>
      <w:r w:rsidR="006B4623">
        <w:t>The lower dimensional and decomposed</w:t>
      </w:r>
      <w:r w:rsidR="00D87733">
        <w:t xml:space="preserve"> </w:t>
      </w:r>
      <w:r w:rsidR="006B4623">
        <w:t xml:space="preserve">set of feature vectors were used to train the classifiers and predict substrate specificity of TEs. </w:t>
      </w:r>
      <w:r w:rsidR="0017353D">
        <w:t xml:space="preserve">The ensemble method achieved a mean validation accuracy of 0.78 </w:t>
      </w:r>
      <w:r w:rsidR="0017353D" w:rsidRPr="0017353D">
        <w:t>across 10,000 simulations of this study using different training and validation sets</w:t>
      </w:r>
      <w:r w:rsidR="0017353D">
        <w:t xml:space="preserve">. </w:t>
      </w:r>
      <w:r w:rsidR="00502B8C">
        <w:t>However, the worst case accuracy across simulations was 0.48 which indicates that the method is not extremely robust to the training set. One possible reason behind the lack of robustness could be that the decision boundaries between the protein classes is not well defined. SVMs are maximal margin classifiers</w:t>
      </w:r>
      <w:r w:rsidR="007C18AE">
        <w:t xml:space="preserve"> and the thickness of the decision boundary plays a very important role governing the robustness of the model</w:t>
      </w:r>
      <w:r w:rsidR="00E051B5">
        <w:t xml:space="preserve"> </w:t>
      </w:r>
      <w:r w:rsidR="00906F62">
        <w:fldChar w:fldCharType="begin" w:fldLock="1"/>
      </w:r>
      <w:r w:rsidR="00906F62">
        <w:instrText>ADDIN CSL_CITATION {"citationItems":[{"id":"ITEM-1","itemData":{"abstract":"Robustness of machine learning models to various adversarial and non-adversarial corruptions continues to be of interest. In this paper, we introduce the notion of the boundary thickness of a classifier, and we describe its connection with and usefulness for model robustness. Thick decision boundaries lead to improved performance, while thin decision boundaries lead to overfitting (e.g., measured by the robust generalization gap between training and testing) and lower robustness. We show that a thicker boundary helps improve robustness against adversarial examples (e.g., improving the robust test accuracy of adversarial training) as well as so-called out-of-distribution (OOD) transforms, and we show that many commonly-used regularization and data augmentation procedures can increase boundary thickness. On the theoretical side, we establish that maximizing boundary thickness during training is akin to the so-called mixup training. Using these observations, we show that noise-augmentation on mixup training further increases boundary thickness, thereby combating vulnerability to various forms of adversarial attacks and OOD transforms. We can also show that the performance improvement in several lines of recent work happens in conjunction with a thicker boundary.","author":[{"dropping-particle":"","family":"Yang","given":"Yaoqing","non-dropping-particle":"","parse-names":false,"suffix":""},{"dropping-particle":"","family":"Khanna","given":"Rajiv","non-dropping-particle":"","parse-names":false,"suffix":""},{"dropping-particle":"","family":"Yu","given":"Yaodong","non-dropping-particle":"","parse-names":false,"suffix":""},{"dropping-particle":"","family":"Gholami","given":"Amir","non-dropping-particle":"","parse-names":false,"suffix":""},{"dropping-particle":"","family":"Keutzer","given":"Kurt","non-dropping-particle":"","parse-names":false,"suffix":""},{"dropping-particle":"","family":"Gonzalez","given":"Joseph E.","non-dropping-particle":"","parse-names":false,"suffix":""},{"dropping-particle":"","family":"Ramchandran","given":"Kannan","non-dropping-particle":"","parse-names":false,"suffix":""},{"dropping-particle":"","family":"Mahoney","given":"Michael W.","non-dropping-particle":"","parse-names":false,"suffix":""}],"container-title":"arXiv","id":"ITEM-1","issued":{"date-parts":[["2020"]]},"title":"Boundary thickness and robustness in learning models","type":"article"},"uris":["http://www.mendeley.com/documents/?uuid=def08ee2-123c-4b3b-bde6-2e99e699eda2"]}],"mendeley":{"formattedCitation":"[36]","plainTextFormattedCitation":"[36]"},"properties":{"noteIndex":0},"schema":"https://github.com/citation-style-language/schema/raw/master/csl-citation.json"}</w:instrText>
      </w:r>
      <w:r w:rsidR="00906F62">
        <w:fldChar w:fldCharType="separate"/>
      </w:r>
      <w:r w:rsidR="00906F62" w:rsidRPr="00906F62">
        <w:rPr>
          <w:noProof/>
        </w:rPr>
        <w:t>[36]</w:t>
      </w:r>
      <w:r w:rsidR="00906F62">
        <w:fldChar w:fldCharType="end"/>
      </w:r>
      <w:r w:rsidR="007C18AE">
        <w:t xml:space="preserve">. Hence, we shifted to a regression based framework, where instead of classifying the proteins into three separate categories and assigning discrete labels based on their substrate specificity, continuous values labels were attributed to each protein. </w:t>
      </w:r>
      <w:r w:rsidR="00E051B5">
        <w:t>**</w:t>
      </w:r>
      <w:r w:rsidR="007C18AE">
        <w:t xml:space="preserve">The labels were </w:t>
      </w:r>
      <w:r w:rsidR="00E051B5">
        <w:t>generated</w:t>
      </w:r>
      <w:r w:rsidR="007C18AE">
        <w:t xml:space="preserve">**. </w:t>
      </w:r>
      <w:r w:rsidR="00B4517B">
        <w:t xml:space="preserve">The feature vectors for the protein sequences in the regression framework were generated through the grouped amino acid spectrum kernel method followed by PCA. An individual SVM was used as the regression model which achieved an average mean squared error of 0.0348 on held-out cross validation set across 10,000 simulations. The worst performing model achieved a mean squared error of 0.1067. </w:t>
      </w:r>
    </w:p>
    <w:p w14:paraId="67560F65" w14:textId="77777777" w:rsidR="00A27834" w:rsidRDefault="00A27834" w:rsidP="00507E71"/>
    <w:p w14:paraId="521945D9" w14:textId="376CE33B" w:rsidR="001C4BC3" w:rsidRPr="00D10A51" w:rsidRDefault="000C761D" w:rsidP="00507E71">
      <w:r>
        <w:t>The</w:t>
      </w:r>
      <w:r w:rsidR="00B4517B">
        <w:t xml:space="preserve"> model </w:t>
      </w:r>
      <w:r>
        <w:t xml:space="preserve">will be used </w:t>
      </w:r>
      <w:r w:rsidR="00B4517B">
        <w:t xml:space="preserve">to </w:t>
      </w:r>
      <w:r w:rsidR="006D0E2C">
        <w:t>**bioprospecting part**.</w:t>
      </w:r>
      <w:r w:rsidR="00502B8C">
        <w:t xml:space="preserve"> </w:t>
      </w:r>
    </w:p>
    <w:sectPr w:rsidR="001C4BC3" w:rsidRPr="00D10A51" w:rsidSect="00394C4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D16B3"/>
    <w:rsid w:val="00026217"/>
    <w:rsid w:val="00047074"/>
    <w:rsid w:val="00063C1D"/>
    <w:rsid w:val="00081231"/>
    <w:rsid w:val="00092FE1"/>
    <w:rsid w:val="000A005E"/>
    <w:rsid w:val="000A7D12"/>
    <w:rsid w:val="000B4B0A"/>
    <w:rsid w:val="000C761D"/>
    <w:rsid w:val="000D1F77"/>
    <w:rsid w:val="000E64B6"/>
    <w:rsid w:val="000F0071"/>
    <w:rsid w:val="000F2EA2"/>
    <w:rsid w:val="000F3C96"/>
    <w:rsid w:val="00150470"/>
    <w:rsid w:val="001552EC"/>
    <w:rsid w:val="0017251B"/>
    <w:rsid w:val="0017353D"/>
    <w:rsid w:val="0017399F"/>
    <w:rsid w:val="00195DCC"/>
    <w:rsid w:val="001C4BC3"/>
    <w:rsid w:val="001D34F0"/>
    <w:rsid w:val="001D6056"/>
    <w:rsid w:val="001E1462"/>
    <w:rsid w:val="001F240E"/>
    <w:rsid w:val="001F537B"/>
    <w:rsid w:val="00202F7A"/>
    <w:rsid w:val="00210D8C"/>
    <w:rsid w:val="0021781F"/>
    <w:rsid w:val="00234CA6"/>
    <w:rsid w:val="00253D87"/>
    <w:rsid w:val="002759C7"/>
    <w:rsid w:val="002C5B56"/>
    <w:rsid w:val="002F7BE2"/>
    <w:rsid w:val="0033749E"/>
    <w:rsid w:val="00363A53"/>
    <w:rsid w:val="00374572"/>
    <w:rsid w:val="003873B1"/>
    <w:rsid w:val="00394C46"/>
    <w:rsid w:val="003C4032"/>
    <w:rsid w:val="003C7072"/>
    <w:rsid w:val="003E0F8B"/>
    <w:rsid w:val="003E461B"/>
    <w:rsid w:val="00400456"/>
    <w:rsid w:val="00435A1A"/>
    <w:rsid w:val="0049074D"/>
    <w:rsid w:val="004976A4"/>
    <w:rsid w:val="004C3762"/>
    <w:rsid w:val="004C47DF"/>
    <w:rsid w:val="00502B8C"/>
    <w:rsid w:val="00507E71"/>
    <w:rsid w:val="00524699"/>
    <w:rsid w:val="00545134"/>
    <w:rsid w:val="005A3D95"/>
    <w:rsid w:val="005C337A"/>
    <w:rsid w:val="005D0B28"/>
    <w:rsid w:val="005E2ABD"/>
    <w:rsid w:val="005F2547"/>
    <w:rsid w:val="00615C4E"/>
    <w:rsid w:val="00637C99"/>
    <w:rsid w:val="006B4623"/>
    <w:rsid w:val="006D0E2C"/>
    <w:rsid w:val="006D16B3"/>
    <w:rsid w:val="006D71B1"/>
    <w:rsid w:val="007049D2"/>
    <w:rsid w:val="00724D9D"/>
    <w:rsid w:val="00754C4F"/>
    <w:rsid w:val="0076097A"/>
    <w:rsid w:val="00762077"/>
    <w:rsid w:val="007B1DF6"/>
    <w:rsid w:val="007C18AE"/>
    <w:rsid w:val="00806A2B"/>
    <w:rsid w:val="008A1B7E"/>
    <w:rsid w:val="008A7670"/>
    <w:rsid w:val="008F0A35"/>
    <w:rsid w:val="008F2265"/>
    <w:rsid w:val="00906F62"/>
    <w:rsid w:val="0091288A"/>
    <w:rsid w:val="00913A09"/>
    <w:rsid w:val="0091703E"/>
    <w:rsid w:val="009333DD"/>
    <w:rsid w:val="00941974"/>
    <w:rsid w:val="00980E50"/>
    <w:rsid w:val="00981F4B"/>
    <w:rsid w:val="0099752A"/>
    <w:rsid w:val="009C427B"/>
    <w:rsid w:val="009D144C"/>
    <w:rsid w:val="009E6C10"/>
    <w:rsid w:val="009F1C5F"/>
    <w:rsid w:val="009F5056"/>
    <w:rsid w:val="009F6B09"/>
    <w:rsid w:val="00A27834"/>
    <w:rsid w:val="00A61223"/>
    <w:rsid w:val="00A75533"/>
    <w:rsid w:val="00B2407A"/>
    <w:rsid w:val="00B4517B"/>
    <w:rsid w:val="00B524CF"/>
    <w:rsid w:val="00B64454"/>
    <w:rsid w:val="00B701A0"/>
    <w:rsid w:val="00BA035B"/>
    <w:rsid w:val="00BA2DC1"/>
    <w:rsid w:val="00BE0320"/>
    <w:rsid w:val="00BF4AC5"/>
    <w:rsid w:val="00C17264"/>
    <w:rsid w:val="00C515E3"/>
    <w:rsid w:val="00C62508"/>
    <w:rsid w:val="00C7305D"/>
    <w:rsid w:val="00C73224"/>
    <w:rsid w:val="00C74671"/>
    <w:rsid w:val="00C922EE"/>
    <w:rsid w:val="00C927FB"/>
    <w:rsid w:val="00CA24AE"/>
    <w:rsid w:val="00CC17B0"/>
    <w:rsid w:val="00D10A51"/>
    <w:rsid w:val="00D23AFA"/>
    <w:rsid w:val="00D27071"/>
    <w:rsid w:val="00D45C80"/>
    <w:rsid w:val="00D65577"/>
    <w:rsid w:val="00D84CE1"/>
    <w:rsid w:val="00D87733"/>
    <w:rsid w:val="00E038E1"/>
    <w:rsid w:val="00E051B5"/>
    <w:rsid w:val="00E21A97"/>
    <w:rsid w:val="00E602BB"/>
    <w:rsid w:val="00E67A3B"/>
    <w:rsid w:val="00E9148A"/>
    <w:rsid w:val="00EB0E32"/>
    <w:rsid w:val="00EF380E"/>
    <w:rsid w:val="00F068BE"/>
    <w:rsid w:val="00F50042"/>
    <w:rsid w:val="00F56CD3"/>
    <w:rsid w:val="00FA3F62"/>
    <w:rsid w:val="00FC2CE4"/>
    <w:rsid w:val="00FD6B86"/>
    <w:rsid w:val="00FF7E6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14F4E8B"/>
  <w15:chartTrackingRefBased/>
  <w15:docId w15:val="{312E5A64-5945-7A42-8D82-D3E62D1BB7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10A51"/>
    <w:pPr>
      <w:jc w:val="both"/>
    </w:pPr>
    <w:rPr>
      <w:rFonts w:ascii="Times New Roman" w:hAnsi="Times New Roman" w:cs="Times New Roman"/>
    </w:rPr>
  </w:style>
  <w:style w:type="paragraph" w:styleId="Heading2">
    <w:name w:val="heading 2"/>
    <w:basedOn w:val="Normal"/>
    <w:next w:val="Normal"/>
    <w:link w:val="Heading2Char"/>
    <w:uiPriority w:val="9"/>
    <w:unhideWhenUsed/>
    <w:qFormat/>
    <w:rsid w:val="001C4BC3"/>
    <w:pPr>
      <w:outlineLvl w:val="1"/>
    </w:pPr>
    <w:rPr>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1C4BC3"/>
    <w:rPr>
      <w:rFonts w:ascii="Times New Roman"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019624378">
      <w:bodyDiv w:val="1"/>
      <w:marLeft w:val="0"/>
      <w:marRight w:val="0"/>
      <w:marTop w:val="0"/>
      <w:marBottom w:val="0"/>
      <w:divBdr>
        <w:top w:val="none" w:sz="0" w:space="0" w:color="auto"/>
        <w:left w:val="none" w:sz="0" w:space="0" w:color="auto"/>
        <w:bottom w:val="none" w:sz="0" w:space="0" w:color="auto"/>
        <w:right w:val="none" w:sz="0" w:space="0" w:color="auto"/>
      </w:divBdr>
    </w:div>
    <w:div w:id="1268346559">
      <w:bodyDiv w:val="1"/>
      <w:marLeft w:val="0"/>
      <w:marRight w:val="0"/>
      <w:marTop w:val="0"/>
      <w:marBottom w:val="0"/>
      <w:divBdr>
        <w:top w:val="none" w:sz="0" w:space="0" w:color="auto"/>
        <w:left w:val="none" w:sz="0" w:space="0" w:color="auto"/>
        <w:bottom w:val="none" w:sz="0" w:space="0" w:color="auto"/>
        <w:right w:val="none" w:sz="0" w:space="0" w:color="auto"/>
      </w:divBdr>
    </w:div>
    <w:div w:id="1846482517">
      <w:bodyDiv w:val="1"/>
      <w:marLeft w:val="0"/>
      <w:marRight w:val="0"/>
      <w:marTop w:val="0"/>
      <w:marBottom w:val="0"/>
      <w:divBdr>
        <w:top w:val="none" w:sz="0" w:space="0" w:color="auto"/>
        <w:left w:val="none" w:sz="0" w:space="0" w:color="auto"/>
        <w:bottom w:val="none" w:sz="0" w:space="0" w:color="auto"/>
        <w:right w:val="none" w:sz="0" w:space="0" w:color="auto"/>
      </w:divBdr>
    </w:div>
    <w:div w:id="197875550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4FE5D30-67B7-394C-B285-D2AB98668E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43</TotalTime>
  <Pages>3</Pages>
  <Words>19196</Words>
  <Characters>109419</Characters>
  <Application>Microsoft Office Word</Application>
  <DocSecurity>0</DocSecurity>
  <Lines>911</Lines>
  <Paragraphs>2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83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erjee, Deepro</dc:creator>
  <cp:keywords/>
  <dc:description/>
  <cp:lastModifiedBy>Banerjee, Deepro</cp:lastModifiedBy>
  <cp:revision>152</cp:revision>
  <dcterms:created xsi:type="dcterms:W3CDTF">2020-12-28T19:31:00Z</dcterms:created>
  <dcterms:modified xsi:type="dcterms:W3CDTF">2021-01-08T21: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e17920a-c8cb-3fa3-a82f-d93975d413ea</vt:lpwstr>
  </property>
  <property fmtid="{D5CDD505-2E9C-101B-9397-08002B2CF9AE}" pid="24" name="Mendeley Citation Style_1">
    <vt:lpwstr>http://www.zotero.org/styles/ieee</vt:lpwstr>
  </property>
</Properties>
</file>